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B94388" w:rsidRDefault="00B94388">
      <w:pPr>
        <w:jc w:val="center"/>
        <w:rPr>
          <w:rFonts w:ascii="Arial" w:hAnsi="Arial" w:cs="Arial"/>
          <w:b/>
          <w:szCs w:val="24"/>
        </w:rPr>
      </w:pPr>
    </w:p>
    <w:p w:rsidR="00B94388" w:rsidRDefault="00B94388">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B94388" w:rsidRDefault="00B94388" w:rsidP="00935FF9">
      <w:pPr>
        <w:tabs>
          <w:tab w:val="left" w:pos="1980"/>
          <w:tab w:val="left" w:pos="3860"/>
          <w:tab w:val="left" w:pos="6660"/>
        </w:tabs>
        <w:jc w:val="center"/>
        <w:rPr>
          <w:rFonts w:ascii="Arial" w:hAnsi="Arial" w:cs="Arial"/>
          <w:szCs w:val="24"/>
        </w:rPr>
      </w:pPr>
    </w:p>
    <w:p w:rsidR="00B94388" w:rsidRDefault="00B94388"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r>
        <w:lastRenderedPageBreak/>
        <w:t>Acknowledgements</w:t>
      </w:r>
    </w:p>
    <w:p w:rsidR="0020417A" w:rsidRDefault="0020417A" w:rsidP="0020417A"/>
    <w:p w:rsidR="0020417A" w:rsidRDefault="0020417A">
      <w:r>
        <w:br w:type="page"/>
      </w:r>
    </w:p>
    <w:p w:rsidR="0020417A" w:rsidRDefault="0020417A" w:rsidP="00AB7B79">
      <w:pPr>
        <w:pStyle w:val="Heading1"/>
        <w:numPr>
          <w:ilvl w:val="0"/>
          <w:numId w:val="0"/>
        </w:numPr>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F776D9" w:rsidRDefault="0020417A" w:rsidP="000952A7">
      <w:pPr>
        <w:pStyle w:val="Heading1"/>
        <w:numPr>
          <w:ilvl w:val="0"/>
          <w:numId w:val="0"/>
        </w:numPr>
      </w:pPr>
      <w:r>
        <w:lastRenderedPageBreak/>
        <w:t>Table of Contents</w:t>
      </w:r>
    </w:p>
    <w:p w:rsidR="000952A7" w:rsidRPr="000952A7" w:rsidRDefault="000952A7" w:rsidP="000952A7">
      <w:pPr>
        <w:ind w:firstLine="0"/>
      </w:pPr>
    </w:p>
    <w:p w:rsidR="0020417A" w:rsidRDefault="0020417A" w:rsidP="0020417A"/>
    <w:p w:rsidR="0020417A" w:rsidRDefault="0020417A">
      <w:r>
        <w:br w:type="page"/>
      </w:r>
    </w:p>
    <w:p w:rsidR="0020417A" w:rsidRDefault="0020417A" w:rsidP="00AB7B79">
      <w:pPr>
        <w:pStyle w:val="Heading1"/>
        <w:numPr>
          <w:ilvl w:val="0"/>
          <w:numId w:val="0"/>
        </w:numPr>
      </w:pPr>
      <w:r>
        <w:lastRenderedPageBreak/>
        <w:t>List of Tables</w:t>
      </w: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20417A" w:rsidRDefault="0020417A" w:rsidP="00AB7B79">
      <w:pPr>
        <w:pStyle w:val="Heading1"/>
        <w:numPr>
          <w:ilvl w:val="0"/>
          <w:numId w:val="0"/>
        </w:numPr>
      </w:pPr>
      <w:r>
        <w:lastRenderedPageBreak/>
        <w:t>List of Figures</w:t>
      </w:r>
    </w:p>
    <w:p w:rsidR="0020417A" w:rsidRDefault="0020417A" w:rsidP="0020417A"/>
    <w:p w:rsidR="008111A6" w:rsidRDefault="008111A6"/>
    <w:p w:rsidR="008D38F9" w:rsidRDefault="008D38F9" w:rsidP="00AB7B79">
      <w:pPr>
        <w:pStyle w:val="Heading1"/>
        <w:sectPr w:rsidR="008D38F9" w:rsidSect="001F6458">
          <w:pgSz w:w="12240" w:h="15840"/>
          <w:pgMar w:top="1440" w:right="1440" w:bottom="1440" w:left="1440" w:header="720" w:footer="720" w:gutter="0"/>
          <w:pgNumType w:fmt="lowerRoman"/>
          <w:cols w:space="720"/>
          <w:titlePg/>
          <w:docGrid w:linePitch="326"/>
        </w:sectPr>
      </w:pPr>
    </w:p>
    <w:p w:rsidR="00B66FD9" w:rsidRDefault="0020417A" w:rsidP="00AB7B79">
      <w:pPr>
        <w:pStyle w:val="Heading1"/>
      </w:pPr>
      <w:r w:rsidRPr="009F5012">
        <w:lastRenderedPageBreak/>
        <w:t>Introduction</w:t>
      </w:r>
    </w:p>
    <w:p w:rsidR="00C1144D" w:rsidRPr="00C1144D" w:rsidRDefault="00C1144D" w:rsidP="00C1144D">
      <w:r>
        <w:t>The Semiconductor Industry has evolved over the d</w:t>
      </w:r>
    </w:p>
    <w:p w:rsidR="009F5012" w:rsidRDefault="009F5012" w:rsidP="001C7C42">
      <w:pPr>
        <w:pStyle w:val="Heading2"/>
      </w:pPr>
      <w:r>
        <w:t>Economics of Scaling</w:t>
      </w:r>
      <w:r w:rsidR="00FE05D7">
        <w:t xml:space="preserve"> and Moore’s Law</w:t>
      </w:r>
    </w:p>
    <w:p w:rsidR="00063296" w:rsidRDefault="00FE05D7" w:rsidP="001C7C42">
      <w:pPr>
        <w:pStyle w:val="Heading2"/>
      </w:pPr>
      <w:r>
        <w:t>Beyond-CMOS Materials and Device</w:t>
      </w:r>
      <w:r w:rsidR="00063296">
        <w:t>s</w:t>
      </w:r>
    </w:p>
    <w:p w:rsidR="00063296" w:rsidRDefault="00063296" w:rsidP="001C7C42">
      <w:pPr>
        <w:pStyle w:val="Heading2"/>
      </w:pPr>
      <w:r w:rsidRPr="00063296">
        <w:t>Graphene as a Beyond-CMOS Material</w:t>
      </w:r>
    </w:p>
    <w:p w:rsidR="00063296" w:rsidRDefault="00063296" w:rsidP="001C7C42">
      <w:pPr>
        <w:pStyle w:val="Heading2"/>
      </w:pPr>
      <w:r w:rsidRPr="00063296">
        <w:t>Overview of Document</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r>
        <w:lastRenderedPageBreak/>
        <w:t>The Electronic Properties of Graphene</w:t>
      </w:r>
    </w:p>
    <w:p w:rsidR="003E619F" w:rsidRDefault="00FB4754" w:rsidP="0075144B">
      <w:r>
        <w:t>In this chapter, we discuss the electronic properties of graphene integral to this work. We start with a description of graphene’s band structure, elaborating on the 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into experimental </w:t>
      </w:r>
      <w:r w:rsidR="001D5826">
        <w:t>aspects that</w:t>
      </w:r>
      <w:r>
        <w:t xml:space="preserve"> affect graphene’s performance</w:t>
      </w:r>
      <w:r w:rsidR="00BE7B86">
        <w:t xml:space="preserve">, discussing </w:t>
      </w:r>
      <w:r>
        <w:t xml:space="preserve">how the presence of a substrate affects graphene. We then discuss the </w:t>
      </w:r>
      <w:r w:rsidR="00707E69">
        <w:t xml:space="preserve">nature of </w:t>
      </w:r>
      <w:r>
        <w:t>charge transport in CVD graphene</w:t>
      </w:r>
      <w:r w:rsidR="00707E69">
        <w:t>, followed by a discussion of how metal contacts induce graphene in their vicinity.</w:t>
      </w:r>
    </w:p>
    <w:p w:rsidR="00746475" w:rsidRPr="003E619F" w:rsidRDefault="00746475" w:rsidP="00FB4754">
      <w:r>
        <w:t>We then turn into the characterization methods of graphene, discussing the Raman analysis of graphene, which allows us to identify the number of layers and infer the information about the quality of the material. We then conclude by a description of the electrical model used to characterize and describe the devices presented in this work.</w:t>
      </w:r>
    </w:p>
    <w:p w:rsidR="00000977" w:rsidRDefault="00000977" w:rsidP="001C7C42">
      <w:pPr>
        <w:pStyle w:val="Heading2"/>
      </w:pPr>
      <w:r>
        <w:t>Electronic Band Structure of Graphene</w:t>
      </w:r>
    </w:p>
    <w:p w:rsidR="001D5826" w:rsidRDefault="001D5826" w:rsidP="003469BC">
      <w:r>
        <w:t xml:space="preserve">Graphene’s atoms lie in a hexagonal lattice with the atoms placed 1.42 </w:t>
      </w:r>
      <w:r>
        <w:rPr>
          <w:rFonts w:cs="Times"/>
        </w:rPr>
        <w:t>Å</w:t>
      </w:r>
      <w:r w:rsidR="00F470D7">
        <w:rPr>
          <w:rFonts w:cs="Times"/>
        </w:rPr>
        <w:fldChar w:fldCharType="begin" w:fldLock="1"/>
      </w:r>
      <w:r w:rsidR="00F470D7">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 [2]", "plainTextFormattedCitation" : "[1], [2]", "previouslyFormattedCitation" : "[1], [2]" }, "properties" : { "noteIndex" : 0 }, "schema" : "https://github.com/citation-style-language/schema/raw/master/csl-citation.json" }</w:instrText>
      </w:r>
      <w:r w:rsidR="00F470D7">
        <w:rPr>
          <w:rFonts w:cs="Times"/>
        </w:rPr>
        <w:fldChar w:fldCharType="separate"/>
      </w:r>
      <w:r w:rsidR="00F470D7" w:rsidRPr="00F470D7">
        <w:rPr>
          <w:rFonts w:cs="Times"/>
          <w:noProof/>
        </w:rPr>
        <w:t>[1], [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3469BC">
        <w:t xml:space="preserve">Figure </w:t>
      </w:r>
      <w:r w:rsidR="003469BC">
        <w:rPr>
          <w:noProof/>
          <w:cs/>
        </w:rPr>
        <w:t>‎</w:t>
      </w:r>
      <w:r w:rsidR="003469BC">
        <w:rPr>
          <w:noProof/>
        </w:rPr>
        <w:t>2</w:t>
      </w:r>
      <w:r w:rsidR="003469BC">
        <w:t>.</w:t>
      </w:r>
      <w:r w:rsidR="003469BC">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3469BC">
        <w:t xml:space="preserve">Figure </w:t>
      </w:r>
      <w:r w:rsidR="003469BC">
        <w:rPr>
          <w:noProof/>
          <w:cs/>
        </w:rPr>
        <w:t>‎</w:t>
      </w:r>
      <w:r w:rsidR="003469BC">
        <w:rPr>
          <w:noProof/>
        </w:rPr>
        <w:t>2</w:t>
      </w:r>
      <w:r w:rsidR="003469BC">
        <w:t>.</w:t>
      </w:r>
      <w:r w:rsidR="003469BC">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AB2BBF">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2]", "plainTextFormattedCitation" : "[2]", "previouslyFormattedCitation" : "[2]" }, "properties" : { "noteIndex" : 0 }, "schema" : "https://github.com/citation-style-language/schema/raw/master/csl-citation.json" }</w:instrText>
      </w:r>
      <w:r w:rsidR="00F470D7">
        <w:fldChar w:fldCharType="separate"/>
      </w:r>
      <w:r w:rsidR="00F470D7" w:rsidRPr="00F470D7">
        <w:rPr>
          <w:noProof/>
        </w:rPr>
        <w:t>[2]</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0" w:name="_Ref490426375"/>
      <w:r>
        <w:t xml:space="preserve">Figure </w:t>
      </w:r>
      <w:fldSimple w:instr=" STYLEREF 1 \s ">
        <w:r w:rsidR="007462A2">
          <w:rPr>
            <w:noProof/>
            <w:cs/>
          </w:rPr>
          <w:t>‎</w:t>
        </w:r>
        <w:r w:rsidR="007462A2">
          <w:rPr>
            <w:noProof/>
          </w:rPr>
          <w:t>2</w:t>
        </w:r>
      </w:fldSimple>
      <w:r w:rsidR="007462A2">
        <w:t>.</w:t>
      </w:r>
      <w:fldSimple w:instr=" SEQ Figure \* ARABIC \s 1 ">
        <w:r w:rsidR="007462A2">
          <w:rPr>
            <w:noProof/>
          </w:rPr>
          <w:t>1</w:t>
        </w:r>
      </w:fldSimple>
      <w:bookmarkEnd w:id="0"/>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r>
        <w:t xml:space="preserve">Figure </w:t>
      </w:r>
      <w:fldSimple w:instr=" STYLEREF 1 \s ">
        <w:r w:rsidR="007462A2">
          <w:rPr>
            <w:noProof/>
            <w:cs/>
          </w:rPr>
          <w:t>‎</w:t>
        </w:r>
        <w:r w:rsidR="007462A2">
          <w:rPr>
            <w:noProof/>
          </w:rPr>
          <w:t>2</w:t>
        </w:r>
      </w:fldSimple>
      <w:r w:rsidR="007462A2">
        <w:t>.</w:t>
      </w:r>
      <w:fldSimple w:instr=" SEQ Figure \* ARABIC \s 1 ">
        <w:r w:rsidR="007462A2">
          <w:rPr>
            <w:noProof/>
          </w:rPr>
          <w:t>2</w:t>
        </w:r>
      </w:fldSimple>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ED39C7">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2]", "plainTextFormattedCitation" : "[2]", "previouslyFormattedCitation" : "[2]" }, "properties" : { "noteIndex" : 0 }, "schema" : "https://github.com/citation-style-language/schema/raw/master/csl-citation.json" }</w:instrText>
      </w:r>
      <w:r w:rsidR="009F4B8E">
        <w:fldChar w:fldCharType="separate"/>
      </w:r>
      <w:r w:rsidR="009F4B8E" w:rsidRPr="009F4B8E">
        <w:rPr>
          <w:noProof/>
        </w:rPr>
        <w:t>[2]</w:t>
      </w:r>
      <w:r w:rsidR="009F4B8E">
        <w:fldChar w:fldCharType="end"/>
      </w:r>
      <w:r w:rsidR="007F2749">
        <w:t>, and the dispersion relation looks conical up to energies in excess of 1 eV</w:t>
      </w:r>
      <w:r w:rsidR="00AB2BBF">
        <w:t xml:space="preserve"> </w:t>
      </w:r>
      <w:r w:rsidR="00AB2BBF">
        <w:fldChar w:fldCharType="begin" w:fldLock="1"/>
      </w:r>
      <w:r w:rsidR="0094099C">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3]", "plainTextFormattedCitation" : "[3]", "previouslyFormattedCitation" : "[3]" }, "properties" : { "noteIndex" : 0 }, "schema" : "https://github.com/citation-style-language/schema/raw/master/csl-citation.json" }</w:instrText>
      </w:r>
      <w:r w:rsidR="00AB2BBF">
        <w:fldChar w:fldCharType="separate"/>
      </w:r>
      <w:r w:rsidR="00AB2BBF" w:rsidRPr="00AB2BBF">
        <w:rPr>
          <w:noProof/>
        </w:rPr>
        <w:t>[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985BB8">
        <w:t xml:space="preserve">Figure </w:t>
      </w:r>
      <w:r w:rsidR="00985BB8">
        <w:rPr>
          <w:noProof/>
          <w:cs/>
        </w:rPr>
        <w:t>‎</w:t>
      </w:r>
      <w:r w:rsidR="00985BB8">
        <w:rPr>
          <w:noProof/>
        </w:rPr>
        <w:t>2</w:t>
      </w:r>
      <w:r w:rsidR="00985BB8">
        <w:t>.</w:t>
      </w:r>
      <w:r w:rsidR="00985BB8">
        <w:rPr>
          <w:noProof/>
        </w:rPr>
        <w:t>3</w:t>
      </w:r>
      <w:r w:rsidR="00985BB8">
        <w:fldChar w:fldCharType="end"/>
      </w:r>
      <w:r w:rsidR="007F2749">
        <w:t>.</w:t>
      </w:r>
      <w:r w:rsidR="00181C8D">
        <w:t xml:space="preserve"> All the plots assume a nearest-neighbor hopping energy of 2.7 eV</w:t>
      </w:r>
      <w:r w:rsidR="0094099C">
        <w:fldChar w:fldCharType="begin" w:fldLock="1"/>
      </w:r>
      <w:r w:rsidR="0094099C">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2]", "plainTextFormattedCitation" : "[2]", "previouslyFormattedCitation" : "[2]" }, "properties" : { "noteIndex" : 0 }, "schema" : "https://github.com/citation-style-language/schema/raw/master/csl-citation.json" }</w:instrText>
      </w:r>
      <w:r w:rsidR="0094099C">
        <w:fldChar w:fldCharType="separate"/>
      </w:r>
      <w:r w:rsidR="0094099C" w:rsidRPr="0094099C">
        <w:rPr>
          <w:noProof/>
        </w:rPr>
        <w:t>[2]</w:t>
      </w:r>
      <w:r w:rsidR="0094099C">
        <w:fldChar w:fldCharType="end"/>
      </w:r>
      <w:r w:rsidR="00181C8D">
        <w:t>.</w:t>
      </w:r>
    </w:p>
    <w:p w:rsidR="00783D8A" w:rsidRDefault="00951A74" w:rsidP="0094099C">
      <w:r>
        <w:t>The linear dispersion relation for energies less than 1 eV make the use of Dirac equation to describe charge carriers a very accurate approximation, as most devices operate in this range of energies</w:t>
      </w:r>
      <w:r w:rsidR="00E24604">
        <w:fldChar w:fldCharType="begin" w:fldLock="1"/>
      </w:r>
      <w:r w:rsidR="00E24604">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3]", "plainTextFormattedCitation" : "[3]", "previouslyFormattedCitation" : "[3]" }, "properties" : { "noteIndex" : 0 }, "schema" : "https://github.com/citation-style-language/schema/raw/master/csl-citation.json" }</w:instrText>
      </w:r>
      <w:r w:rsidR="00E24604">
        <w:fldChar w:fldCharType="separate"/>
      </w:r>
      <w:r w:rsidR="00E24604" w:rsidRPr="00AB2BBF">
        <w:rPr>
          <w:noProof/>
        </w:rPr>
        <w:t>[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9F4B8E">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u2013[23]", "plainTextFormattedCitation" : "[1]\u2013[23]", "previouslyFormattedCitation" : "[1]\u2013[23]" }, "properties" : { "noteIndex" : 0 }, "schema" : "https://github.com/citation-style-language/schema/raw/master/csl-citation.json" }</w:instrText>
      </w:r>
      <w:r w:rsidR="0094099C">
        <w:fldChar w:fldCharType="separate"/>
      </w:r>
      <w:r w:rsidR="0094099C" w:rsidRPr="0094099C">
        <w:rPr>
          <w:noProof/>
        </w:rPr>
        <w:t>[1]–[23]</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 w:name="_Ref490429734"/>
      <w:r>
        <w:t xml:space="preserve">Figure </w:t>
      </w:r>
      <w:fldSimple w:instr=" STYLEREF 1 \s ">
        <w:r w:rsidR="007462A2">
          <w:rPr>
            <w:noProof/>
            <w:cs/>
          </w:rPr>
          <w:t>‎</w:t>
        </w:r>
        <w:r w:rsidR="007462A2">
          <w:rPr>
            <w:noProof/>
          </w:rPr>
          <w:t>2</w:t>
        </w:r>
      </w:fldSimple>
      <w:r w:rsidR="007462A2">
        <w:t>.</w:t>
      </w:r>
      <w:fldSimple w:instr=" SEQ Figure \* ARABIC \s 1 ">
        <w:r w:rsidR="007462A2">
          <w:rPr>
            <w:noProof/>
          </w:rPr>
          <w:t>3</w:t>
        </w:r>
      </w:fldSimple>
      <w:bookmarkEnd w:id="1"/>
      <w:r>
        <w:t xml:space="preserve"> Energy dispersion relation around the K point for energies between -1 and 1 eV. The energy is proportional to the magnitude of momentum away from the k point, making the dispersion relation look conical in 3D.</w:t>
      </w:r>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872B4A">
        <w:t xml:space="preserve">Figure </w:t>
      </w:r>
      <w:r w:rsidR="00872B4A">
        <w:rPr>
          <w:noProof/>
          <w:cs/>
        </w:rPr>
        <w:t>‎</w:t>
      </w:r>
      <w:r w:rsidR="00872B4A">
        <w:rPr>
          <w:noProof/>
        </w:rPr>
        <w:t>2</w:t>
      </w:r>
      <w:r w:rsidR="00872B4A">
        <w:t>.</w:t>
      </w:r>
      <w:r w:rsidR="00872B4A">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2A71C1">
        <w:t xml:space="preserve">Figure </w:t>
      </w:r>
      <w:r w:rsidR="002A71C1">
        <w:rPr>
          <w:noProof/>
          <w:cs/>
        </w:rPr>
        <w:t>‎</w:t>
      </w:r>
      <w:r w:rsidR="002A71C1">
        <w:rPr>
          <w:noProof/>
        </w:rPr>
        <w:t>2</w:t>
      </w:r>
      <w:r w:rsidR="002A71C1">
        <w:t>.</w:t>
      </w:r>
      <w:r w:rsidR="002A71C1">
        <w:rPr>
          <w:noProof/>
        </w:rPr>
        <w:t>5</w:t>
      </w:r>
      <w:r w:rsidR="002A71C1">
        <w:rPr>
          <w:rFonts w:cs="Times"/>
        </w:rPr>
        <w:fldChar w:fldCharType="end"/>
      </w:r>
      <w:r w:rsidR="001E4B6E">
        <w:rPr>
          <w:rFonts w:cs="Times"/>
        </w:rPr>
        <w:t>, clearly showing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 w:name="_Ref490430608"/>
      <w:r>
        <w:t xml:space="preserve">Figure </w:t>
      </w:r>
      <w:fldSimple w:instr=" STYLEREF 1 \s ">
        <w:r w:rsidR="007462A2">
          <w:rPr>
            <w:noProof/>
            <w:cs/>
          </w:rPr>
          <w:t>‎</w:t>
        </w:r>
        <w:r w:rsidR="007462A2">
          <w:rPr>
            <w:noProof/>
          </w:rPr>
          <w:t>2</w:t>
        </w:r>
      </w:fldSimple>
      <w:r w:rsidR="007462A2">
        <w:t>.</w:t>
      </w:r>
      <w:fldSimple w:instr=" SEQ Figure \* ARABIC \s 1 ">
        <w:r w:rsidR="007462A2">
          <w:rPr>
            <w:noProof/>
          </w:rPr>
          <w:t>4</w:t>
        </w:r>
      </w:fldSimple>
      <w:bookmarkEnd w:id="2"/>
      <w:r>
        <w:t xml:space="preserve"> (a) Brillouin zone of graphene with the high-symmetry points labelled. The high-symmetry cut path </w:t>
      </w:r>
      <w:r>
        <w:rPr>
          <w:rFonts w:cs="Times"/>
        </w:rPr>
        <w:t>ΓMKΓ is perimeter of the highlighted triangle. (b) a contour plot of the conduction band with the high symmetry cut path highlighted in red.</w:t>
      </w:r>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3" w:name="_Ref490430763"/>
      <w:r>
        <w:t xml:space="preserve">Figure </w:t>
      </w:r>
      <w:fldSimple w:instr=" STYLEREF 1 \s ">
        <w:r w:rsidR="007462A2">
          <w:rPr>
            <w:noProof/>
            <w:cs/>
          </w:rPr>
          <w:t>‎</w:t>
        </w:r>
        <w:r w:rsidR="007462A2">
          <w:rPr>
            <w:noProof/>
          </w:rPr>
          <w:t>2</w:t>
        </w:r>
      </w:fldSimple>
      <w:r w:rsidR="007462A2">
        <w:t>.</w:t>
      </w:r>
      <w:fldSimple w:instr=" SEQ Figure \* ARABIC \s 1 ">
        <w:r w:rsidR="007462A2">
          <w:rPr>
            <w:noProof/>
          </w:rPr>
          <w:t>5</w:t>
        </w:r>
      </w:fldSimple>
      <w:bookmarkEnd w:id="3"/>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p>
    <w:p w:rsidR="003469BC" w:rsidRPr="003469BC" w:rsidRDefault="003469BC" w:rsidP="003469BC"/>
    <w:p w:rsidR="00000977" w:rsidRDefault="00000977" w:rsidP="00E54821">
      <w:pPr>
        <w:pStyle w:val="Heading2"/>
      </w:pPr>
      <w:r>
        <w:t>Klein</w:t>
      </w:r>
      <w:r w:rsidR="00E54821">
        <w:t xml:space="preserve"> </w:t>
      </w:r>
      <w:r>
        <w:t>Tunneling and the Absence of Backscattering</w:t>
      </w:r>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ED39C7">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24], [25]", "plainTextFormattedCitation" : "[24], [25]", "previouslyFormattedCitation" : "[24], [25]" }, "properties" : { "noteIndex" : 0 }, "schema" : "https://github.com/citation-style-language/schema/raw/master/csl-citation.json" }</w:instrText>
      </w:r>
      <w:r w:rsidR="00ED39C7">
        <w:fldChar w:fldCharType="separate"/>
      </w:r>
      <w:r w:rsidR="00ED39C7" w:rsidRPr="00ED39C7">
        <w:rPr>
          <w:noProof/>
        </w:rPr>
        <w:t>[24], [25]</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8C5CAF">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2], [5], [6], [10], [11], [26]\u2013[39]", "plainTextFormattedCitation" : "[2], [5], [6], [10], [11], [26]\u2013[39]", "previouslyFormattedCitation" : "[2], [5], [6], [10], [11], [26]\u2013[39]" }, "properties" : { "noteIndex" : 0 }, "schema" : "https://github.com/citation-style-language/schema/raw/master/csl-citation.json" }</w:instrText>
      </w:r>
      <w:r w:rsidR="00ED39C7">
        <w:fldChar w:fldCharType="separate"/>
      </w:r>
      <w:r w:rsidR="00ED39C7" w:rsidRPr="00ED39C7">
        <w:rPr>
          <w:noProof/>
        </w:rPr>
        <w:t>[2], [5], [6], [10], [11], [26]–[39]</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93F6D">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33], [36], [37]", "plainTextFormattedCitation" : "[33], [36], [37]", "previouslyFormattedCitation" : "[33], [36], [37]" }, "properties" : { "noteIndex" : 0 }, "schema" : "https://github.com/citation-style-language/schema/raw/master/csl-citation.json" }</w:instrText>
      </w:r>
      <w:r w:rsidR="008C5CAF">
        <w:fldChar w:fldCharType="separate"/>
      </w:r>
      <w:r w:rsidR="008C5CAF" w:rsidRPr="008C5CAF">
        <w:rPr>
          <w:noProof/>
        </w:rPr>
        <w:t>[33], [36], [37]</w:t>
      </w:r>
      <w:r w:rsidR="008C5CAF">
        <w:fldChar w:fldCharType="end"/>
      </w:r>
      <w:r>
        <w:t>.</w:t>
      </w:r>
      <w:r w:rsidR="002904C8">
        <w:t xml:space="preserve"> It allows graphene operate in the p or n-type doping regimes, or even cascade regions of different doping types without rectification</w:t>
      </w:r>
      <w:r w:rsidR="00D93F6D">
        <w:fldChar w:fldCharType="begin" w:fldLock="1"/>
      </w:r>
      <w:r w:rsidR="00020A17">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27], [33], [36]\u2013[38], [40]\u2013[43]", "plainTextFormattedCitation" : "[27], [33], [36]\u2013[38], [40]\u2013[43]", "previouslyFormattedCitation" : "[27], [36]\u2013[38], [40]\u2013[42]" }, "properties" : { "noteIndex" : 0 }, "schema" : "https://github.com/citation-style-language/schema/raw/master/csl-citation.json" }</w:instrText>
      </w:r>
      <w:r w:rsidR="00D93F6D">
        <w:fldChar w:fldCharType="separate"/>
      </w:r>
      <w:r w:rsidR="00020A17" w:rsidRPr="00020A17">
        <w:rPr>
          <w:noProof/>
        </w:rPr>
        <w:t>[27], [33], [36]–[38], [40]–[43]</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r>
        <w:t>The Role of the Substrate</w:t>
      </w:r>
    </w:p>
    <w:p w:rsidR="0079245D" w:rsidRDefault="0079245D" w:rsidP="00C353EA">
      <w:r>
        <w:t>The theoretical analysis of graphene assumes symmetry between the two faces of graphene. The use of a substrate breaks this symmetry. In addition, the presence of a substrate adds different sources of scattering as substrate roughness, substrate phonons, and charges at substrate-graphene interface cause scattering, doping and creates hysteresis in the transfer characteristics, when changing the substrate gating voltage.</w:t>
      </w:r>
      <w:r w:rsidR="00962309">
        <w:t xml:space="preserve"> The substrate roughness </w:t>
      </w:r>
      <w:r w:rsidR="003D67A8">
        <w:t xml:space="preserve">also induced substrate-induced </w:t>
      </w:r>
      <w:r w:rsidR="00C353EA">
        <w:t xml:space="preserve">structural distortions </w:t>
      </w:r>
      <w:r w:rsidR="003D67A8">
        <w:t>which give rise to charge puddles</w:t>
      </w:r>
      <w:r w:rsidR="00962309">
        <w:t>.</w:t>
      </w:r>
    </w:p>
    <w:p w:rsidR="00207CDE" w:rsidRDefault="00207CDE" w:rsidP="001D11E4">
      <w:r>
        <w:t>The substrate role is important in exfoliated graphene</w:t>
      </w:r>
      <w:r w:rsidR="00BD46A3">
        <w:t xml:space="preserve">, where the optical interference allows the quick identification of graphene optically. </w:t>
      </w:r>
      <w:r w:rsidR="001D11E4">
        <w:t>Although graphene can be suspended between contacts,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p>
    <w:p w:rsidR="0034034B" w:rsidRDefault="0034034B" w:rsidP="001C7C42">
      <w:pPr>
        <w:pStyle w:val="Heading2"/>
      </w:pPr>
      <w:r>
        <w:lastRenderedPageBreak/>
        <w:t>Charge Transport in CVD Graphene</w:t>
      </w:r>
    </w:p>
    <w:p w:rsidR="001C5C7C" w:rsidRDefault="001C5C7C" w:rsidP="003D47F7">
      <w:r>
        <w:t xml:space="preserve">CVD grown graphene is subject to increased scattering from the grain boundaries, substrate toughness, charged-impurities from transfer chemistry and substrate interface charges. Careful control </w:t>
      </w:r>
      <w:r w:rsidR="003D47F7">
        <w:t>of the transfer environment and removal of residuals of transfer residuals is crucial to reduce charged-impurity scattering.</w:t>
      </w:r>
      <w:r>
        <w:t xml:space="preserve"> </w:t>
      </w:r>
    </w:p>
    <w:p w:rsidR="004D5AF9" w:rsidRDefault="004D5AF9" w:rsidP="00CE2550">
      <w:r>
        <w:t>The grain size of CVD grown graphene has risen consistently over the years, reaching few millimeters, allowing the direct measurement of grain-boundary resistance.</w:t>
      </w:r>
      <w:r w:rsidR="00962309">
        <w:t xml:space="preserve"> </w:t>
      </w:r>
      <w:r w:rsidR="00CE2550">
        <w:t>However, other effects as substrate roughness, symmetry-breaking and phonon scattering affect the transport in CVD graphene.</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p>
    <w:p w:rsidR="008F62A8" w:rsidRDefault="008F62A8" w:rsidP="001C7C42">
      <w:pPr>
        <w:pStyle w:val="Heading2"/>
      </w:pPr>
      <w:r>
        <w:t>Contact-Induced Doping</w:t>
      </w:r>
    </w:p>
    <w:p w:rsidR="0045083F" w:rsidRDefault="00B70C54" w:rsidP="0045083F">
      <w:r>
        <w:t xml:space="preserve">Metals in contact with the graphene induce doping and modifications in the band structure of graphene. Ab initio calculations and experimental results verify that metals contacts </w:t>
      </w:r>
      <w:r w:rsidR="00F85733">
        <w:t xml:space="preserve">dope </w:t>
      </w:r>
      <w:r>
        <w:t>the graphene</w:t>
      </w:r>
      <w:r w:rsidR="00F85733">
        <w:t>, and some metals cause Fermi level pinning</w:t>
      </w:r>
      <w:r>
        <w:t xml:space="preserve">. </w:t>
      </w:r>
      <w:r w:rsidR="00F85733">
        <w:t xml:space="preserve">The </w:t>
      </w:r>
      <w:r w:rsidR="00B33C35">
        <w:t>shape of resistance vs gate voltage reveals the nature of interaction and its strength</w:t>
      </w:r>
      <w:r w:rsidR="00F85733">
        <w:t>.</w:t>
      </w:r>
      <w:r w:rsidR="00B33C35">
        <w:t xml:space="preserve"> A secondary peak in the resistance vs back gate voltage indicates Fermi level pinning, while asymmetry in the conductance around </w:t>
      </w:r>
      <w:r w:rsidR="0045083F">
        <w:t>a single resistance peak reveals contact-induced doping.</w:t>
      </w:r>
    </w:p>
    <w:p w:rsidR="0045083F" w:rsidRDefault="008C223C" w:rsidP="00CC3D98">
      <w:r>
        <w:t xml:space="preserve">Contact-induced doping is a strong function of the metal-graphene interface and the metal depositions conditions. </w:t>
      </w:r>
      <w:r w:rsidR="00CC3D98">
        <w:t>Klein tunneling allows graphene channels to have any doping type, but contact-induced doping causes asymmetry in the resistance vs back gate voltage, increasing the resistance at the doping side opposite to that caused by the contact.</w:t>
      </w:r>
    </w:p>
    <w:p w:rsidR="006835D3" w:rsidRPr="00B70C54" w:rsidRDefault="006835D3" w:rsidP="002C56B2">
      <w:r>
        <w:t>The effect of contact doping on channel transfer characteristics sets a lower bound on channel length. The finite density of states in graphene causes metal-induced doping up to 100 nm around the metal contact. In the metal-doped region, the doping level depends</w:t>
      </w:r>
      <w:r w:rsidR="00F61D46">
        <w:t xml:space="preserve"> strongl</w:t>
      </w:r>
      <w:r w:rsidR="006C6542">
        <w:t>y</w:t>
      </w:r>
      <w:r>
        <w:t xml:space="preserve"> on the metal </w:t>
      </w:r>
      <w:r>
        <w:lastRenderedPageBreak/>
        <w:t xml:space="preserve">contact characteristics, weakening the control of the gate on the doping, similar to DIBL in </w:t>
      </w:r>
      <w:r w:rsidR="00DC254D">
        <w:t>deeply scaled</w:t>
      </w:r>
      <w:r>
        <w:t xml:space="preserve"> CMOS. </w:t>
      </w:r>
      <w:r w:rsidR="002C56B2">
        <w:t>This is a physical effect due to the finite density of states of graphene should be kept in mind when designing deeply scaled graphene devices.</w:t>
      </w:r>
    </w:p>
    <w:p w:rsidR="0031648C" w:rsidRDefault="0031648C" w:rsidP="001C7C42">
      <w:pPr>
        <w:pStyle w:val="Heading2"/>
      </w:pPr>
      <w:r>
        <w:t>Characterization of Graphene</w:t>
      </w:r>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r>
        <w:t>Optical Contrast</w:t>
      </w:r>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FD4204">
        <w:t>.</w:t>
      </w:r>
    </w:p>
    <w:p w:rsidR="00271292" w:rsidRDefault="00271292" w:rsidP="00B00797">
      <w:r>
        <w:t xml:space="preserve">The transmission contrast of graphene is </w:t>
      </w:r>
      <w:r w:rsidR="00B00797">
        <w:t>even more interesting; it is set by the Fine Structure constant to about 98% in single layer graphene, making it suitable for flexible and transparent electronics.</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r>
        <w:t>Raman Analysis</w:t>
      </w:r>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xml:space="preserve">, it is most commonly reported as a wavenumber </w:t>
      </w:r>
      <w:r w:rsidR="004717B6">
        <w:lastRenderedPageBreak/>
        <w:t>shift in the unit of cm</w:t>
      </w:r>
      <w:r w:rsidR="004717B6" w:rsidRPr="004717B6">
        <w:rPr>
          <w:vertAlign w:val="superscript"/>
        </w:rPr>
        <w:t>-1</w:t>
      </w:r>
      <w:r w:rsidR="004717B6">
        <w:t xml:space="preserve"> as: </w:t>
      </w:r>
      <m:oMath>
        <m:r>
          <m:rPr>
            <m:sty m:val="p"/>
          </m:rPr>
          <w:rPr>
            <w:rFonts w:ascii="Cambria Math" w:hAnsi="Cambria Math"/>
          </w:rPr>
          <m:t>Δ</m:t>
        </m:r>
        <m:r>
          <m:rPr>
            <m:sty m:val="p"/>
          </m:rPr>
          <w:rPr>
            <w:rFonts w:ascii="Cambria Math" w:hAnsi="Cambria Math"/>
          </w:rPr>
          <m:t>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p>
    <w:p w:rsidR="009E352B" w:rsidRDefault="009E352B" w:rsidP="00FD2F31">
      <w:r>
        <w:t xml:space="preserve">Due to the high frequency of photon electric field change, Raman scattering is usually electronically mediated, where the charge carriers in a material -typically the low mass electrons-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B73C22">
        <w:t xml:space="preserve"> Multi-phonon and higher-order processes are complicated by the electron-phonon</w:t>
      </w:r>
      <w:r w:rsidR="00C5510F">
        <w:t xml:space="preserve"> and electron-electron interactions.</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C87F8C">
        <w:t xml:space="preserve"> The most prominent features of the Raman spectrum of graphene are the G, D an 2D peaks occurring at a Raman shift of ~1580, 1350 and 2700 cm</w:t>
      </w:r>
      <w:r w:rsidR="00C87F8C" w:rsidRPr="00C87F8C">
        <w:rPr>
          <w:vertAlign w:val="superscript"/>
        </w:rPr>
        <w:t>-1</w:t>
      </w:r>
      <w:r w:rsidR="00DE7AAC">
        <w:t>, respectively</w:t>
      </w:r>
      <w:r w:rsidR="001463FA">
        <w:t xml:space="preserve">. An example of Raman spectrum of a low-defect graphene flake over hBN is shown in </w:t>
      </w:r>
      <w:r w:rsidR="001463FA">
        <w:fldChar w:fldCharType="begin"/>
      </w:r>
      <w:r w:rsidR="001463FA">
        <w:instrText xml:space="preserve"> REF _Ref490487913 \h </w:instrText>
      </w:r>
      <w:r w:rsidR="001463FA">
        <w:fldChar w:fldCharType="separate"/>
      </w:r>
      <w:r w:rsidR="001463FA">
        <w:t xml:space="preserve">Figure </w:t>
      </w:r>
      <w:r w:rsidR="001463FA">
        <w:rPr>
          <w:noProof/>
          <w:cs/>
        </w:rPr>
        <w:t>‎</w:t>
      </w:r>
      <w:r w:rsidR="001463FA">
        <w:rPr>
          <w:noProof/>
        </w:rPr>
        <w:t>2</w:t>
      </w:r>
      <w:r w:rsidR="001463FA">
        <w:t>.</w:t>
      </w:r>
      <w:r w:rsidR="001463FA">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in contrast to the 2D peak, which is a double-resonant process that does not require a defect for its activation. As such, G and 2D peaks are always present in any graphene or graphitic sample, while D peaks is mainly present in defective samples.</w:t>
      </w:r>
    </w:p>
    <w:p w:rsidR="006C6A60" w:rsidRDefault="006C6A60" w:rsidP="006C6A60">
      <w:pPr>
        <w:keepNext/>
        <w:ind w:firstLine="0"/>
        <w:jc w:val="center"/>
      </w:pPr>
      <w:r>
        <w:rPr>
          <w:noProof/>
        </w:rPr>
        <w:lastRenderedPageBreak/>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4" w:name="_Ref490487913"/>
      <w:r>
        <w:t xml:space="preserve">Figure </w:t>
      </w:r>
      <w:fldSimple w:instr=" STYLEREF 1 \s ">
        <w:r w:rsidR="007462A2">
          <w:rPr>
            <w:noProof/>
            <w:cs/>
          </w:rPr>
          <w:t>‎</w:t>
        </w:r>
        <w:r w:rsidR="007462A2">
          <w:rPr>
            <w:noProof/>
          </w:rPr>
          <w:t>2</w:t>
        </w:r>
      </w:fldSimple>
      <w:r w:rsidR="007462A2">
        <w:t>.</w:t>
      </w:r>
      <w:fldSimple w:instr=" SEQ Figure \* ARABIC \s 1 ">
        <w:r w:rsidR="007462A2">
          <w:rPr>
            <w:noProof/>
          </w:rPr>
          <w:t>6</w:t>
        </w:r>
      </w:fldSimple>
      <w:bookmarkEnd w:id="4"/>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p>
    <w:p w:rsidR="00F102B6" w:rsidRDefault="00F102B6" w:rsidP="00AE3439">
      <w:r>
        <w:t>The full-width at half-maximum (FWHM) of the 2D peak is good indicator of the number of layers of graphene. Single layer graphene shows a symmetry peak, with a FWHM &lt; 50 cm</w:t>
      </w:r>
      <w:r w:rsidRPr="00F102B6">
        <w:rPr>
          <w:vertAlign w:val="superscript"/>
        </w:rPr>
        <w:t>-1</w:t>
      </w:r>
      <w:r>
        <w:t>. The Raman peaks shift with strain as well, allowing the peak position shift to be used as a strain measure. The ratio of the 2D and G peak values is a function of the substrate thickness and doping of the graphene shee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r>
        <w:t>Constant Mobility Model</w:t>
      </w:r>
    </w:p>
    <w:p w:rsidR="005C03D9" w:rsidRDefault="00D71693" w:rsidP="00E76B19">
      <w:r>
        <w:t>Transport in CVD graphene at room temperature is diffusive</w:t>
      </w:r>
      <w:r w:rsidR="001C16AD">
        <w:t xml:space="preserve">. One of the simplest, yet most versatile models is the constant-mobility model.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lastRenderedPageBreak/>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5" w:name="_Ref490492684"/>
            <w:r>
              <w:t>(</w:t>
            </w:r>
            <w:fldSimple w:instr=" STYLEREF 1 \s ">
              <w:r>
                <w:rPr>
                  <w:noProof/>
                  <w:cs/>
                </w:rPr>
                <w:t>‎</w:t>
              </w:r>
              <w:r>
                <w:rPr>
                  <w:noProof/>
                </w:rPr>
                <w:t>2</w:t>
              </w:r>
            </w:fldSimple>
            <w:r>
              <w:t>.</w:t>
            </w:r>
            <w:fldSimple w:instr=" SEQ Equation \* ARABIC \s 1 ">
              <w:r>
                <w:rPr>
                  <w:noProof/>
                </w:rPr>
                <w:t>1</w:t>
              </w:r>
            </w:fldSimple>
            <w:r>
              <w:t>)</w:t>
            </w:r>
            <w:bookmarkEnd w:id="5"/>
          </w:p>
        </w:tc>
      </w:tr>
    </w:tbl>
    <w:p w:rsidR="005C03D9" w:rsidRDefault="005C03D9">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200B7B">
        <w:t xml:space="preserve">by 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or </w:t>
      </w:r>
      <m:oMath>
        <m:sSub>
          <m:sSubPr>
            <m:ctrlPr>
              <w:rPr>
                <w:rFonts w:ascii="Cambria Math" w:hAnsi="Cambria Math"/>
                <w:i/>
              </w:rPr>
            </m:ctrlPr>
          </m:sSubPr>
          <m:e>
            <m:r>
              <w:rPr>
                <w:rFonts w:ascii="Cambria Math" w:hAnsi="Cambria Math"/>
              </w:rPr>
              <m:t>V</m:t>
            </m:r>
          </m:e>
          <m:sub>
            <m:r>
              <w:rPr>
                <w:rFonts w:ascii="Cambria Math" w:hAnsi="Cambria Math"/>
              </w:rPr>
              <m:t>tg</m:t>
            </m:r>
          </m:sub>
        </m:sSub>
      </m:oMath>
      <w:r w:rsidR="00200B7B">
        <w:t xml:space="preserve"> by replacing either of them by </w:t>
      </w:r>
      <m:oMath>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200B7B">
        <w:t xml:space="preserve">, where </w:t>
      </w:r>
      <m:oMath>
        <m:r>
          <w:rPr>
            <w:rFonts w:ascii="Cambria Math" w:hAnsi="Cambria Math"/>
          </w:rPr>
          <m:t>x</m:t>
        </m:r>
      </m:oMath>
      <w:r w:rsidR="00200B7B">
        <w:t xml:space="preserve"> is the identifier of either the back gate or top gate.</w:t>
      </w:r>
      <w:r w:rsidR="006D14F4">
        <w:t xml:space="preserve"> </w:t>
      </w:r>
      <w:r w:rsidR="008A3E2A">
        <w:fldChar w:fldCharType="begin"/>
      </w:r>
      <w:r w:rsidR="008A3E2A">
        <w:instrText xml:space="preserve"> REF _Ref490492671 \h </w:instrText>
      </w:r>
      <w:r w:rsidR="008A3E2A">
        <w:fldChar w:fldCharType="separate"/>
      </w:r>
      <w:r w:rsidR="008A3E2A">
        <w:t xml:space="preserve">Figure </w:t>
      </w:r>
      <w:r w:rsidR="008A3E2A">
        <w:rPr>
          <w:noProof/>
          <w:cs/>
        </w:rPr>
        <w:t>‎</w:t>
      </w:r>
      <w:r w:rsidR="008A3E2A">
        <w:rPr>
          <w:noProof/>
        </w:rPr>
        <w:t>2</w:t>
      </w:r>
      <w:r w:rsidR="008A3E2A">
        <w:t>.</w:t>
      </w:r>
      <w:r w:rsidR="008A3E2A">
        <w:rPr>
          <w:noProof/>
        </w:rPr>
        <w:t>7</w:t>
      </w:r>
      <w:r w:rsidR="008A3E2A">
        <w:fldChar w:fldCharType="end"/>
      </w:r>
      <w:r w:rsidR="008A3E2A">
        <w:t xml:space="preserve"> s</w:t>
      </w:r>
      <w:r w:rsidR="006D14F4">
        <w:t xml:space="preserve">hows the results of fitting measured data to </w:t>
      </w:r>
      <w:r w:rsidR="008A3E2A">
        <w:t xml:space="preserve">Equation </w:t>
      </w:r>
      <w:r w:rsidR="008A3E2A">
        <w:fldChar w:fldCharType="begin"/>
      </w:r>
      <w:r w:rsidR="008A3E2A">
        <w:instrText xml:space="preserve"> REF _Ref490492684 \h </w:instrText>
      </w:r>
      <w:r w:rsidR="008A3E2A">
        <w:fldChar w:fldCharType="separate"/>
      </w:r>
      <w:r w:rsidR="008A3E2A">
        <w:t>(</w:t>
      </w:r>
      <w:r w:rsidR="008A3E2A">
        <w:rPr>
          <w:noProof/>
          <w:cs/>
        </w:rPr>
        <w:t>‎</w:t>
      </w:r>
      <w:r w:rsidR="008A3E2A">
        <w:rPr>
          <w:noProof/>
        </w:rPr>
        <w:t>2</w:t>
      </w:r>
      <w:r w:rsidR="008A3E2A">
        <w:t>.</w:t>
      </w:r>
      <w:r w:rsidR="008A3E2A">
        <w:rPr>
          <w:noProof/>
        </w:rPr>
        <w:t>1</w:t>
      </w:r>
      <w:r w:rsidR="008A3E2A">
        <w:t>)</w:t>
      </w:r>
      <w:r w:rsidR="008A3E2A">
        <w:fldChar w:fldCharType="end"/>
      </w:r>
      <w:r w:rsidR="006D14F4">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D14F4">
        <w:t xml:space="preserve"> is about -12 V.</w:t>
      </w:r>
      <w:r w:rsidR="008A3E2A">
        <w:t xml:space="preserve"> All the important features of the data </w:t>
      </w:r>
      <w:r w:rsidR="000375AD">
        <w:t xml:space="preserve">(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0375AD">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0375AD">
        <w:t xml:space="preserve">) </w:t>
      </w:r>
      <w:r w:rsidR="008A3E2A">
        <w:t>are captured despite the imperfect fi</w:t>
      </w:r>
      <w:r w:rsidR="00056991">
        <w:t>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6" w:name="_Ref490492671"/>
      <w:r>
        <w:t xml:space="preserve">Figure </w:t>
      </w:r>
      <w:fldSimple w:instr=" STYLEREF 1 \s ">
        <w:r>
          <w:rPr>
            <w:noProof/>
            <w:cs/>
          </w:rPr>
          <w:t>‎</w:t>
        </w:r>
        <w:r>
          <w:rPr>
            <w:noProof/>
          </w:rPr>
          <w:t>2</w:t>
        </w:r>
      </w:fldSimple>
      <w:r>
        <w:t>.</w:t>
      </w:r>
      <w:fldSimple w:instr=" SEQ Figure \* ARABIC \s 1 ">
        <w:r>
          <w:rPr>
            <w:noProof/>
          </w:rPr>
          <w:t>7</w:t>
        </w:r>
      </w:fldSimple>
      <w:bookmarkEnd w:id="6"/>
      <w:r>
        <w:t xml:space="preserve"> Measured data and fit results computed using the constant mobility mode</w:t>
      </w:r>
      <w:r w:rsidR="00D77231">
        <w:t>l for back-gated graphene FETs. The RMSE is 0.653 k</w:t>
      </w:r>
      <w:r w:rsidR="00D77231">
        <w:rPr>
          <w:rFonts w:cs="Times"/>
        </w:rPr>
        <w:t>Ω.</w:t>
      </w:r>
    </w:p>
    <w:p w:rsidR="006D14F4" w:rsidRDefault="00947E2F">
      <w:r>
        <w:lastRenderedPageBreak/>
        <w:t xml:space="preserve">Throughout this work, we use the constant mobility model for characterizing the devices fabricated. As in all our devices, the gate covers only part of the channel, 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bookmarkStart w:id="7" w:name="_GoBack"/>
      <w:bookmarkEnd w:id="7"/>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B66FD9" w:rsidRDefault="00B66FD9" w:rsidP="00AB7B79">
      <w:pPr>
        <w:pStyle w:val="Heading1"/>
      </w:pPr>
      <w:r>
        <w:lastRenderedPageBreak/>
        <w:t>All-Graphene Neuromorphic Computing Architectures</w:t>
      </w:r>
    </w:p>
    <w:p w:rsidR="00502DD0" w:rsidRDefault="00502DD0" w:rsidP="00502DD0">
      <w:r>
        <w:t>Neuromorphic or brain-inspired computing is a distributed computing paradigm proposed to overcome the bottlenecks of von Neumann machines</w:t>
      </w:r>
      <w:r w:rsidR="00C4551F">
        <w:fldChar w:fldCharType="begin" w:fldLock="1"/>
      </w:r>
      <w:r w:rsidR="00020A17">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44]\u2013[49]", "plainTextFormattedCitation" : "[44]\u2013[49]", "previouslyFormattedCitation" : "[43]\u2013[48]" }, "properties" : { "noteIndex" : 0 }, "schema" : "https://github.com/citation-style-language/schema/raw/master/csl-citation.json" }</w:instrText>
      </w:r>
      <w:r w:rsidR="00C4551F">
        <w:fldChar w:fldCharType="separate"/>
      </w:r>
      <w:r w:rsidR="00020A17" w:rsidRPr="00020A17">
        <w:rPr>
          <w:noProof/>
        </w:rPr>
        <w:t>[44]–[49]</w:t>
      </w:r>
      <w:r w:rsidR="00C4551F">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on how the synapses interconnect the neurons. </w:t>
      </w:r>
    </w:p>
    <w:p w:rsidR="00502DD0" w:rsidRPr="00502DD0" w:rsidRDefault="00502DD0" w:rsidP="00502DD0">
      <w:r>
        <w:t xml:space="preserve">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w:t>
      </w:r>
      <w:r w:rsidR="00805F5F">
        <w:t>discuss the implementation of the proposed neurons and synapses and present the results of measured prototype devices. We conclude by a discussion of the performance aspects and limitations of the proposed architecture.</w:t>
      </w:r>
    </w:p>
    <w:p w:rsidR="00EB2546" w:rsidRDefault="00EB2546" w:rsidP="001C7C42">
      <w:pPr>
        <w:pStyle w:val="Heading2"/>
      </w:pPr>
      <w:r>
        <w:t>Cellular Neural Networks (CNNs)</w:t>
      </w:r>
    </w:p>
    <w:p w:rsidR="00955CDE" w:rsidRDefault="00247680" w:rsidP="00955CDE">
      <w:r>
        <w:t xml:space="preserve">There are different families of neural networks, such as </w:t>
      </w:r>
      <w:r w:rsidRPr="00247680">
        <w:t>Spike-timing dependent plasticity</w:t>
      </w:r>
      <w:r>
        <w:t xml:space="preserve"> (STDP)</w:t>
      </w:r>
      <w:r w:rsidR="00B06C43">
        <w:fldChar w:fldCharType="begin" w:fldLock="1"/>
      </w:r>
      <w:r w:rsidR="00020A17">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49]\u2013[62]", "plainTextFormattedCitation" : "[49]\u2013[62]", "previouslyFormattedCitation" : "[48]\u2013[61]" }, "properties" : { "noteIndex" : 0 }, "schema" : "https://github.com/citation-style-language/schema/raw/master/csl-citation.json" }</w:instrText>
      </w:r>
      <w:r w:rsidR="00B06C43">
        <w:fldChar w:fldCharType="separate"/>
      </w:r>
      <w:r w:rsidR="00020A17" w:rsidRPr="00020A17">
        <w:rPr>
          <w:noProof/>
        </w:rPr>
        <w:t>[49]–[62]</w:t>
      </w:r>
      <w:r w:rsidR="00B06C43">
        <w:fldChar w:fldCharType="end"/>
      </w:r>
      <w:r>
        <w:t>, and Oscillator Neural Networks (ONNs)</w:t>
      </w:r>
      <w:r w:rsidR="00B06C43">
        <w:fldChar w:fldCharType="begin" w:fldLock="1"/>
      </w:r>
      <w:r w:rsidR="00020A17">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45], [61], [63]\u2013[67]", "plainTextFormattedCitation" : "[45], [61], [63]\u2013[67]", "previouslyFormattedCitation" : "[44], [60], [62]\u2013[66]" }, "properties" : { "noteIndex" : 0 }, "schema" : "https://github.com/citation-style-language/schema/raw/master/csl-citation.json" }</w:instrText>
      </w:r>
      <w:r w:rsidR="00B06C43">
        <w:fldChar w:fldCharType="separate"/>
      </w:r>
      <w:r w:rsidR="00020A17" w:rsidRPr="00020A17">
        <w:rPr>
          <w:noProof/>
        </w:rPr>
        <w:t>[45], [61], [63]–[67]</w:t>
      </w:r>
      <w:r w:rsidR="00B06C43">
        <w:fldChar w:fldCharType="end"/>
      </w:r>
      <w:r>
        <w:t>. We focus on a different family of neural networks that is continuous-time and continuous-voltage analog cellular neural networks</w:t>
      </w:r>
      <w:r w:rsidR="00B2213A">
        <w:fldChar w:fldCharType="begin" w:fldLock="1"/>
      </w:r>
      <w:r w:rsidR="00020A17">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68], [69]", "plainTextFormattedCitation" : "[68], [69]", "previouslyFormattedCitation" : "[67], [68]" }, "properties" : { "noteIndex" : 0 }, "schema" : "https://github.com/citation-style-language/schema/raw/master/csl-citation.json" }</w:instrText>
      </w:r>
      <w:r w:rsidR="00B2213A">
        <w:fldChar w:fldCharType="separate"/>
      </w:r>
      <w:r w:rsidR="00020A17" w:rsidRPr="00020A17">
        <w:rPr>
          <w:noProof/>
        </w:rPr>
        <w:t>[68], [69]</w:t>
      </w:r>
      <w:r w:rsidR="00B2213A">
        <w:fldChar w:fldCharType="end"/>
      </w:r>
      <w:r>
        <w:t>.</w:t>
      </w:r>
    </w:p>
    <w:p w:rsidR="00FE7ACC" w:rsidRDefault="00FE7ACC" w:rsidP="00955CDE">
      <w:r>
        <w:t xml:space="preserve">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w:t>
      </w:r>
      <w:r w:rsidR="00B06651">
        <w:t>neighbors</w:t>
      </w:r>
      <w:r>
        <w:t>, weighted by the synaptic weight connecting the neurons together</w:t>
      </w:r>
      <w:r w:rsidR="00B171AB">
        <w:t>, as well as an external, independent stimulus. In our work we focus on networks without an external stimulus</w:t>
      </w:r>
      <w:r>
        <w:t xml:space="preserve">. We can </w:t>
      </w:r>
      <w:r>
        <w:lastRenderedPageBreak/>
        <w:t xml:space="preserve">thus think of a “cell” as a central neuron with the synaptic weights used to connect it to its neighbors. This is shown schematically in </w:t>
      </w:r>
      <w:r w:rsidR="008358F0">
        <w:fldChar w:fldCharType="begin"/>
      </w:r>
      <w:r w:rsidR="008358F0">
        <w:instrText xml:space="preserve"> REF _Ref490144611 \h </w:instrText>
      </w:r>
      <w:r w:rsidR="008358F0">
        <w:fldChar w:fldCharType="separate"/>
      </w:r>
      <w:r w:rsidR="008358F0">
        <w:t xml:space="preserve">Figure </w:t>
      </w:r>
      <w:r w:rsidR="008358F0">
        <w:rPr>
          <w:noProof/>
          <w:cs/>
        </w:rPr>
        <w:t>‎</w:t>
      </w:r>
      <w:r w:rsidR="008358F0">
        <w:rPr>
          <w:noProof/>
        </w:rPr>
        <w:t>3</w:t>
      </w:r>
      <w:r w:rsidR="008358F0">
        <w:t>.</w:t>
      </w:r>
      <w:r w:rsidR="008358F0">
        <w:rPr>
          <w:noProof/>
        </w:rPr>
        <w:t>1</w:t>
      </w:r>
      <w:r w:rsidR="008358F0">
        <w:fldChar w:fldCharType="end"/>
      </w:r>
      <w:r>
        <w:t>.</w:t>
      </w:r>
    </w:p>
    <w:p w:rsidR="00412366" w:rsidRDefault="00412366" w:rsidP="00955CDE">
      <w:r>
        <w:t xml:space="preserve">Unlike other neural network implementations where the synaptic weight is set by the spiking activity, a property known as synaptic plasticity </w:t>
      </w:r>
      <w:r>
        <w:fldChar w:fldCharType="begin" w:fldLock="1"/>
      </w:r>
      <w:r w:rsidR="00020A17">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59]", "plainTextFormattedCitation" : "[59]", "previouslyFormattedCitation" : "[58]" }, "properties" : { "noteIndex" : 0 }, "schema" : "https://github.com/citation-style-language/schema/raw/master/csl-citation.json" }</w:instrText>
      </w:r>
      <w:r>
        <w:fldChar w:fldCharType="separate"/>
      </w:r>
      <w:r w:rsidR="00020A17" w:rsidRPr="00020A17">
        <w:rPr>
          <w:noProof/>
        </w:rPr>
        <w:t>[59]</w:t>
      </w:r>
      <w:r>
        <w:fldChar w:fldCharType="end"/>
      </w:r>
      <w:r>
        <w:t>, CNNs operate in a continuous-time, continuous-voltage fashion. The synaptic weights are determined offline and are used to set the function of the circuit; CNNs to have no synaptic plasticity.</w:t>
      </w:r>
    </w:p>
    <w:p w:rsidR="00B171AB" w:rsidRDefault="00B171AB" w:rsidP="00955CDE">
      <w:r>
        <w:t>CNNs are asynchronous by nature and all the nodes take part in computations simultaneously. The modularity of the architecture allows it to implement high-complexity, large systems. In addition</w:t>
      </w:r>
      <w:r w:rsidR="00677CDA">
        <w:t>, CNNs are highly robust against variabilities and non-idealities in its building units, making it very suitable for implementation using technologies with high variability and non-idealities in components</w:t>
      </w:r>
      <w:r w:rsidR="00570CF8">
        <w:fldChar w:fldCharType="begin" w:fldLock="1"/>
      </w:r>
      <w:r w:rsidR="00020A17">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68]\u2013[71]", "plainTextFormattedCitation" : "[68]\u2013[71]", "previouslyFormattedCitation" : "[67]\u2013[70]" }, "properties" : { "noteIndex" : 0 }, "schema" : "https://github.com/citation-style-language/schema/raw/master/csl-citation.json" }</w:instrText>
      </w:r>
      <w:r w:rsidR="00570CF8">
        <w:fldChar w:fldCharType="separate"/>
      </w:r>
      <w:r w:rsidR="00020A17" w:rsidRPr="00020A17">
        <w:rPr>
          <w:noProof/>
        </w:rPr>
        <w:t>[68]–[71]</w:t>
      </w:r>
      <w:r w:rsidR="00570CF8">
        <w:fldChar w:fldCharType="end"/>
      </w:r>
      <w:r>
        <w:t xml:space="preserve">. </w:t>
      </w:r>
    </w:p>
    <w:p w:rsidR="00F27955" w:rsidRDefault="00F27955" w:rsidP="00F27955">
      <w:pPr>
        <w:keepNext/>
        <w:ind w:firstLine="0"/>
        <w:jc w:val="center"/>
      </w:pPr>
      <w:r>
        <w:rPr>
          <w:noProof/>
        </w:rPr>
        <w:drawing>
          <wp:inline distT="0" distB="0" distL="0" distR="0">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FE7ACC" w:rsidRDefault="00F27955" w:rsidP="006C6A60">
      <w:pPr>
        <w:pStyle w:val="Caption"/>
      </w:pPr>
      <w:bookmarkStart w:id="8" w:name="_Ref490144611"/>
      <w:r>
        <w:t xml:space="preserve">Figure </w:t>
      </w:r>
      <w:fldSimple w:instr=" STYLEREF 1 \s ">
        <w:r w:rsidR="007462A2">
          <w:rPr>
            <w:noProof/>
            <w:cs/>
          </w:rPr>
          <w:t>‎</w:t>
        </w:r>
        <w:r w:rsidR="007462A2">
          <w:rPr>
            <w:noProof/>
          </w:rPr>
          <w:t>3</w:t>
        </w:r>
      </w:fldSimple>
      <w:r w:rsidR="007462A2">
        <w:t>.</w:t>
      </w:r>
      <w:fldSimple w:instr=" SEQ Figure \* ARABIC \s 1 ">
        <w:r w:rsidR="007462A2">
          <w:rPr>
            <w:noProof/>
          </w:rPr>
          <w:t>1</w:t>
        </w:r>
      </w:fldSimple>
      <w:bookmarkEnd w:id="8"/>
      <w:r>
        <w:t xml:space="preserve"> Nearest-Neighbor</w:t>
      </w:r>
      <w:r>
        <w:rPr>
          <w:noProof/>
        </w:rPr>
        <w:t xml:space="preserve"> CNN. The neurons (nodes) are </w:t>
      </w:r>
      <w:r w:rsidR="005E5A66">
        <w:rPr>
          <w:noProof/>
        </w:rPr>
        <w:t>shown as red squares, while the synapses are the blue arrows. The Cell is composed of a single neuron and the synapses connecting it to its neighbors.</w:t>
      </w:r>
    </w:p>
    <w:p w:rsidR="00F27955" w:rsidRPr="00955CDE" w:rsidRDefault="00570CF8" w:rsidP="00955CDE">
      <w:r>
        <w:t xml:space="preserve">Computations are performed by first presetting all the neurons to the initial values used in the computation (network input) and setting the synaptic weights to correspond to the function of interest. </w:t>
      </w:r>
      <w:r w:rsidR="00B47A22">
        <w:t>The network is then left to relax, reaching a steady state that corresponds to the computed output (network output).</w:t>
      </w:r>
      <w:r w:rsidR="000D74CA">
        <w:t xml:space="preserve"> A more formal discussion of the theoretical foundations and mathematical model can be found in </w:t>
      </w:r>
      <w:r w:rsidR="000D74CA">
        <w:fldChar w:fldCharType="begin" w:fldLock="1"/>
      </w:r>
      <w:r w:rsidR="00020A17">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68], [69]", "plainTextFormattedCitation" : "[68], [69]", "previouslyFormattedCitation" : "[67], [68]" }, "properties" : { "noteIndex" : 0 }, "schema" : "https://github.com/citation-style-language/schema/raw/master/csl-citation.json" }</w:instrText>
      </w:r>
      <w:r w:rsidR="000D74CA">
        <w:fldChar w:fldCharType="separate"/>
      </w:r>
      <w:r w:rsidR="00020A17" w:rsidRPr="00020A17">
        <w:rPr>
          <w:noProof/>
        </w:rPr>
        <w:t>[68], [69]</w:t>
      </w:r>
      <w:r w:rsidR="000D74CA">
        <w:fldChar w:fldCharType="end"/>
      </w:r>
      <w:r w:rsidR="000D74CA">
        <w:t>.</w:t>
      </w:r>
    </w:p>
    <w:p w:rsidR="00EB2546" w:rsidRDefault="00EB2546" w:rsidP="001C7C42">
      <w:pPr>
        <w:pStyle w:val="Heading2"/>
      </w:pPr>
      <w:r>
        <w:lastRenderedPageBreak/>
        <w:t>All-Resistance CNNs</w:t>
      </w:r>
    </w:p>
    <w:p w:rsidR="00BF5177" w:rsidRDefault="00BF5177" w:rsidP="00BF5177">
      <w:r>
        <w:t>CMOS implementations of CNNs has been marred by area and power requirements that limit the network size considerably</w:t>
      </w:r>
      <w:r>
        <w:fldChar w:fldCharType="begin" w:fldLock="1"/>
      </w:r>
      <w:r w:rsidR="00020A17">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70], [72], [73]", "plainTextFormattedCitation" : "[70], [72], [73]", "previouslyFormattedCitation" : "[69], [71], [72]" }, "properties" : { "noteIndex" : 0 }, "schema" : "https://github.com/citation-style-language/schema/raw/master/csl-citation.json" }</w:instrText>
      </w:r>
      <w:r>
        <w:fldChar w:fldCharType="separate"/>
      </w:r>
      <w:r w:rsidR="00020A17" w:rsidRPr="00020A17">
        <w:rPr>
          <w:noProof/>
        </w:rPr>
        <w:t>[70], [72], [73]</w:t>
      </w:r>
      <w:r>
        <w:fldChar w:fldCharType="end"/>
      </w:r>
      <w:r>
        <w:t>.</w:t>
      </w:r>
      <w:r w:rsidR="00B36312">
        <w:t xml:space="preserve"> One major bottleneck in analog CMOS implementations matching requirement between component values, which lead to large area overheads and the need to running circuitry</w:t>
      </w:r>
      <w:r w:rsidR="00B36312">
        <w:fldChar w:fldCharType="begin" w:fldLock="1"/>
      </w:r>
      <w:r w:rsidR="00020A17">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72], [73]", "plainTextFormattedCitation" : "[72], [73]", "previouslyFormattedCitation" : "[71], [72]" }, "properties" : { "noteIndex" : 0 }, "schema" : "https://github.com/citation-style-language/schema/raw/master/csl-citation.json" }</w:instrText>
      </w:r>
      <w:r w:rsidR="00B36312">
        <w:fldChar w:fldCharType="separate"/>
      </w:r>
      <w:r w:rsidR="00020A17" w:rsidRPr="00020A17">
        <w:rPr>
          <w:noProof/>
        </w:rPr>
        <w:t>[72], [73]</w:t>
      </w:r>
      <w:r w:rsidR="00B36312">
        <w:fldChar w:fldCharType="end"/>
      </w:r>
      <w:r w:rsidR="00B36312">
        <w:t>.</w:t>
      </w:r>
    </w:p>
    <w:p w:rsidR="00B36312" w:rsidRDefault="00B36312" w:rsidP="00BF5177">
      <w:r>
        <w:t xml:space="preserve">To overcome these requirements, another implementation using an all-resistive architecture that only requires local matching between components of the same cell has been proposed </w:t>
      </w:r>
      <w:r>
        <w:fldChar w:fldCharType="begin" w:fldLock="1"/>
      </w:r>
      <w:r w:rsidR="00D93F6D">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1], [40]", "plainTextFormattedCitation" : "[41], [40]", "previouslyFormattedCitation" : "[41], [40]" }, "properties" : { "noteIndex" : 0 }, "schema" : "https://github.com/citation-style-language/schema/raw/master/csl-citation.json" }</w:instrText>
      </w:r>
      <w:r>
        <w:fldChar w:fldCharType="separate"/>
      </w:r>
      <w:r w:rsidR="00D93F6D" w:rsidRPr="00D93F6D">
        <w:rPr>
          <w:noProof/>
        </w:rPr>
        <w:t>[41], [40]</w:t>
      </w:r>
      <w:r>
        <w:fldChar w:fldCharType="end"/>
      </w:r>
      <w:r>
        <w:t>. It relies on using local potential divides to implement the synaptic weighting, and the neuron output is controlled using voltage-controlled resistors</w:t>
      </w:r>
      <w:r w:rsidR="0030385B">
        <w:t xml:space="preserve"> that set the voltage applied to a capacitor that stores the state (voltage) of the neuron</w:t>
      </w:r>
      <w:r>
        <w:t xml:space="preserve">. The all-resistive architecture is shown in </w:t>
      </w:r>
      <w:r w:rsidR="00254C37">
        <w:fldChar w:fldCharType="begin"/>
      </w:r>
      <w:r w:rsidR="00254C37">
        <w:instrText xml:space="preserve"> REF _Ref490145860 \h </w:instrText>
      </w:r>
      <w:r w:rsidR="00254C37">
        <w:fldChar w:fldCharType="separate"/>
      </w:r>
      <w:r w:rsidR="00254C37">
        <w:t xml:space="preserve">Figure </w:t>
      </w:r>
      <w:r w:rsidR="00254C37">
        <w:rPr>
          <w:noProof/>
          <w:cs/>
        </w:rPr>
        <w:t>‎</w:t>
      </w:r>
      <w:r w:rsidR="00254C37">
        <w:rPr>
          <w:noProof/>
        </w:rPr>
        <w:t>3</w:t>
      </w:r>
      <w:r w:rsidR="00254C37">
        <w:t>.</w:t>
      </w:r>
      <w:r w:rsidR="00254C37">
        <w:rPr>
          <w:noProof/>
        </w:rPr>
        <w:t>2</w:t>
      </w:r>
      <w:r w:rsidR="00254C37">
        <w:fldChar w:fldCharType="end"/>
      </w:r>
      <w:r>
        <w:t>.</w:t>
      </w:r>
    </w:p>
    <w:p w:rsidR="00254C37" w:rsidRDefault="00254C37" w:rsidP="00110A70">
      <w:r>
        <w:t xml:space="preserve">This architecture has several advantages: 1) the output saturation is inherent in the neurons, as the </w:t>
      </w:r>
      <w:r w:rsidR="0030385B">
        <w:t xml:space="preserve">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30385B">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w:t>
      </w:r>
      <w:r w:rsidR="001C75CA">
        <w:t xml:space="preserve"> 4) The synapses are composed of two resistors in series, with complementary code words applied on them making their sum fixed, thus there is no code-dependent loading on the neuron;</w:t>
      </w:r>
      <w:r w:rsidR="00546D97">
        <w:t xml:space="preserve"> and </w:t>
      </w:r>
      <w:r w:rsidR="001C75CA">
        <w:t>5</w:t>
      </w:r>
      <w:r w:rsidR="00546D97">
        <w:t xml:space="preserve">)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546D97">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whose input is an analog voltage coming from neighboring neurons, without the need to do any analog-to-digital or digital-to-analog conversion.</w:t>
      </w:r>
      <w:r w:rsidR="009F1C3D">
        <w:t xml:space="preserve"> The synapse resistors can be made to have negligible loading </w:t>
      </w:r>
      <w:r w:rsidR="006C2CE4">
        <w:t>on the neuron output, mitigating their effect on reducing the dynamic range of the circuit and reducing their contribution to the power consumption.</w:t>
      </w:r>
      <w:r w:rsidR="00583EAF">
        <w:t xml:space="preserve">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D14051">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D14051">
        <w:t>) is labelled as the connected to the inhibitory (excitatory) outputs because its increase reduces (increases) the output voltage, which is labelled as inhibition (excitation) in neuromorphic terms.</w:t>
      </w:r>
    </w:p>
    <w:p w:rsidR="00D14051" w:rsidRDefault="00D14051" w:rsidP="00110A70">
      <w:r>
        <w:t xml:space="preserve">In total we need 2 analog </w:t>
      </w:r>
      <w:r w:rsidR="00931FA6">
        <w:t xml:space="preserve">voltage-controlled </w:t>
      </w:r>
      <w:r>
        <w:t>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w:t>
      </w:r>
      <w:r w:rsidR="00931FA6">
        <w:t xml:space="preserve"> and 2</w:t>
      </w:r>
      <w:r w:rsidR="00C834E6">
        <w:rPr>
          <w:rFonts w:cs="Times"/>
        </w:rPr>
        <w:t>×</w:t>
      </w:r>
      <w:r w:rsidR="00931FA6">
        <w:t xml:space="preserve">2 digitally-controlled resistors per synapse. This means that we need </w:t>
      </w:r>
      <w:r w:rsidR="005F04EF">
        <w:t xml:space="preserve">one capacitor, </w:t>
      </w:r>
      <w:r w:rsidR="00931FA6">
        <w:t>2 analog voltage-controlled resistors and 36 (2</w:t>
      </w:r>
      <w:r w:rsidR="00C834E6">
        <w:rPr>
          <w:rFonts w:cs="Times"/>
        </w:rPr>
        <w:t>×</w:t>
      </w:r>
      <w:r w:rsidR="00931FA6">
        <w:t>2</w:t>
      </w:r>
      <w:r w:rsidR="00C834E6">
        <w:rPr>
          <w:rFonts w:cs="Times"/>
        </w:rPr>
        <w:t>×</w:t>
      </w:r>
      <w:r w:rsidR="00931FA6">
        <w:t>9) digitally-controlled resistors per cell.</w:t>
      </w:r>
      <w:r w:rsidR="003634FF">
        <w:t xml:space="preserve"> This allows for a very </w:t>
      </w:r>
      <w:r w:rsidR="003634FF">
        <w:lastRenderedPageBreak/>
        <w:t>compact implementation, since the matching is required locally only; the synapse potential divider elements need to be matched to have linear synaptic weighting with the applied code word.</w:t>
      </w:r>
    </w:p>
    <w:p w:rsidR="00B36312" w:rsidRDefault="00B36312" w:rsidP="00B36312">
      <w:pPr>
        <w:keepNext/>
        <w:jc w:val="center"/>
      </w:pPr>
      <w:r>
        <w:rPr>
          <w:noProof/>
        </w:rPr>
        <w:drawing>
          <wp:inline distT="0" distB="0" distL="0" distR="0">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B36312" w:rsidRDefault="00B36312" w:rsidP="006C6A60">
      <w:pPr>
        <w:pStyle w:val="Caption"/>
      </w:pPr>
      <w:bookmarkStart w:id="9" w:name="_Ref490145860"/>
      <w:r>
        <w:t xml:space="preserve">Figure </w:t>
      </w:r>
      <w:fldSimple w:instr=" STYLEREF 1 \s ">
        <w:r w:rsidR="007462A2">
          <w:rPr>
            <w:noProof/>
            <w:cs/>
          </w:rPr>
          <w:t>‎</w:t>
        </w:r>
        <w:r w:rsidR="007462A2">
          <w:rPr>
            <w:noProof/>
          </w:rPr>
          <w:t>3</w:t>
        </w:r>
      </w:fldSimple>
      <w:r w:rsidR="007462A2">
        <w:t>.</w:t>
      </w:r>
      <w:fldSimple w:instr=" SEQ Figure \* ARABIC \s 1 ">
        <w:r w:rsidR="007462A2">
          <w:rPr>
            <w:noProof/>
          </w:rPr>
          <w:t>2</w:t>
        </w:r>
      </w:fldSimple>
      <w:bookmarkEnd w:id="9"/>
      <w:r>
        <w:t xml:space="preserve"> All-resistance architecture CNN architecture. The potential dividers inside the red and blue boxes provide the synaptic weighting of the neuron output (capacitor voltage), using digitally controlled resistors.</w:t>
      </w:r>
      <w:r w:rsidR="00693A95">
        <w:t xml:space="preserve">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693A95">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693A95">
        <w:t>) are analog voltage-controlled resistors, with the resistance control inputs connected to the synoptically-weighted output of the neighboring neurons.</w:t>
      </w:r>
    </w:p>
    <w:p w:rsidR="00A3431B" w:rsidRDefault="00A3431B" w:rsidP="00906D95">
      <w:pPr>
        <w:pStyle w:val="Heading3"/>
      </w:pPr>
      <w:r>
        <w:t>Limitations of</w:t>
      </w:r>
      <w:r w:rsidR="004D3C78">
        <w:t xml:space="preserve"> </w:t>
      </w:r>
      <w:r>
        <w:t>All-Resistance CNNs architecture</w:t>
      </w:r>
    </w:p>
    <w:p w:rsidR="00942FF4" w:rsidRDefault="00570BCA" w:rsidP="00570BCA">
      <w:r>
        <w:t>The proposed all-resistance a</w:t>
      </w:r>
      <w:r w:rsidR="009A6636">
        <w:t xml:space="preserve">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w:t>
      </w:r>
      <w:r w:rsidR="00BE6BDC">
        <w:t>to</w:t>
      </w:r>
      <w:r w:rsidR="009A6636">
        <w:t xml:space="preserve"> regenerate the analog voltage change at the input</w:t>
      </w:r>
      <w:r w:rsidR="00A24EFB">
        <w:t xml:space="preserve">. </w:t>
      </w:r>
      <w:r w:rsidR="004D3C78">
        <w:t>Otherwise the signal levels will degrade and the network size would be very limited.</w:t>
      </w:r>
    </w:p>
    <w:p w:rsidR="00C129C2" w:rsidRDefault="004D3C78" w:rsidP="004D3C78">
      <w:r>
        <w:t>If we use graphene to implement those resistors, the maximal resistance change range is achieved by using strong gate (high capacitance) and having a low charged-impurity concentration. Q</w:t>
      </w:r>
      <w:r w:rsidR="00C129C2">
        <w:t>uantitatively,</w:t>
      </w:r>
      <w:r>
        <w:t xml:space="preserve"> </w:t>
      </w:r>
      <w:r w:rsidR="00C129C2">
        <w:t>neglecting the contract resistance,</w:t>
      </w:r>
      <w:r>
        <w:t xml:space="preserve"> the</w:t>
      </w:r>
      <w:r w:rsidR="00C129C2">
        <w:t xml:space="preserv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129C2" w:rsidTr="004C34A8">
        <w:tc>
          <w:tcPr>
            <w:tcW w:w="544" w:type="pct"/>
            <w:vAlign w:val="center"/>
          </w:tcPr>
          <w:p w:rsidR="00C129C2" w:rsidRDefault="00C129C2" w:rsidP="004C34A8">
            <w:pPr>
              <w:ind w:firstLine="0"/>
              <w:jc w:val="center"/>
              <w:rPr>
                <w:rFonts w:eastAsiaTheme="minorEastAsia"/>
              </w:rPr>
            </w:pPr>
          </w:p>
        </w:tc>
        <w:tc>
          <w:tcPr>
            <w:tcW w:w="3856" w:type="pct"/>
            <w:vAlign w:val="center"/>
          </w:tcPr>
          <w:p w:rsidR="00C129C2" w:rsidRDefault="00C129C2" w:rsidP="004C34A8">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C129C2" w:rsidRDefault="00C129C2" w:rsidP="004C34A8">
            <w:pPr>
              <w:ind w:firstLine="0"/>
              <w:jc w:val="right"/>
              <w:rPr>
                <w:rFonts w:eastAsiaTheme="minorEastAsia"/>
              </w:rPr>
            </w:pPr>
            <w:r>
              <w:t>(</w:t>
            </w:r>
            <w:fldSimple w:instr=" STYLEREF 1 \s ">
              <w:r w:rsidR="00F65289">
                <w:rPr>
                  <w:noProof/>
                  <w:cs/>
                </w:rPr>
                <w:t>‎</w:t>
              </w:r>
              <w:r w:rsidR="00F65289">
                <w:rPr>
                  <w:noProof/>
                </w:rPr>
                <w:t>3</w:t>
              </w:r>
            </w:fldSimple>
            <w:r>
              <w:t>.</w:t>
            </w:r>
            <w:fldSimple w:instr=" SEQ Equation \* ARABIC \s 1 ">
              <w:r w:rsidR="00F65289">
                <w:rPr>
                  <w:noProof/>
                </w:rPr>
                <w:t>1</w:t>
              </w:r>
            </w:fldSimple>
            <w:r>
              <w:t>)</w:t>
            </w:r>
          </w:p>
        </w:tc>
      </w:tr>
    </w:tbl>
    <w:p w:rsidR="00C129C2" w:rsidRDefault="00C129C2" w:rsidP="00570BCA">
      <w:r>
        <w:t xml:space="preserve"> </w:t>
      </w:r>
      <w:r w:rsidR="004C34A8">
        <w:t>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C34A8" w:rsidTr="004C34A8">
        <w:tc>
          <w:tcPr>
            <w:tcW w:w="544" w:type="pct"/>
            <w:vAlign w:val="center"/>
          </w:tcPr>
          <w:p w:rsidR="004C34A8" w:rsidRDefault="004C34A8" w:rsidP="004C34A8">
            <w:pPr>
              <w:ind w:firstLine="0"/>
              <w:jc w:val="center"/>
              <w:rPr>
                <w:rFonts w:eastAsiaTheme="minorEastAsia"/>
              </w:rPr>
            </w:pPr>
          </w:p>
        </w:tc>
        <w:tc>
          <w:tcPr>
            <w:tcW w:w="3856" w:type="pct"/>
            <w:vAlign w:val="center"/>
          </w:tcPr>
          <w:p w:rsidR="004C34A8" w:rsidRDefault="004A6F51" w:rsidP="004C34A8">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C34A8" w:rsidRDefault="004C34A8" w:rsidP="004C34A8">
            <w:pPr>
              <w:ind w:firstLine="0"/>
              <w:jc w:val="right"/>
              <w:rPr>
                <w:rFonts w:eastAsiaTheme="minorEastAsia"/>
              </w:rPr>
            </w:pPr>
            <w:r>
              <w:t>(</w:t>
            </w:r>
            <w:fldSimple w:instr=" STYLEREF 1 \s ">
              <w:r w:rsidR="00F65289">
                <w:rPr>
                  <w:noProof/>
                  <w:cs/>
                </w:rPr>
                <w:t>‎</w:t>
              </w:r>
              <w:r w:rsidR="00F65289">
                <w:rPr>
                  <w:noProof/>
                </w:rPr>
                <w:t>3</w:t>
              </w:r>
            </w:fldSimple>
            <w:r>
              <w:t>.</w:t>
            </w:r>
            <w:fldSimple w:instr=" SEQ Equation \* ARABIC \s 1 ">
              <w:r w:rsidR="00F65289">
                <w:rPr>
                  <w:noProof/>
                </w:rPr>
                <w:t>2</w:t>
              </w:r>
            </w:fldSimple>
            <w:r>
              <w:t>)</w:t>
            </w:r>
          </w:p>
        </w:tc>
      </w:tr>
    </w:tbl>
    <w:p w:rsidR="004C34A8" w:rsidRDefault="00E471CE" w:rsidP="00570BCA">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and the maximum rate of c</w:t>
      </w:r>
      <w:r w:rsidR="00434042">
        <w:t>hange of resistance is given as</w:t>
      </w:r>
      <w:r w:rsidR="00C84DA5">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65289" w:rsidTr="00F776D9">
        <w:tc>
          <w:tcPr>
            <w:tcW w:w="544" w:type="pct"/>
            <w:vAlign w:val="center"/>
          </w:tcPr>
          <w:p w:rsidR="00F65289" w:rsidRDefault="00F65289" w:rsidP="00F776D9">
            <w:pPr>
              <w:ind w:firstLine="0"/>
              <w:jc w:val="center"/>
              <w:rPr>
                <w:rFonts w:eastAsiaTheme="minorEastAsia"/>
              </w:rPr>
            </w:pPr>
          </w:p>
        </w:tc>
        <w:tc>
          <w:tcPr>
            <w:tcW w:w="3856" w:type="pct"/>
            <w:vAlign w:val="center"/>
          </w:tcPr>
          <w:p w:rsidR="00F65289" w:rsidRDefault="004A6F51" w:rsidP="00F776D9">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F65289" w:rsidRDefault="00F65289" w:rsidP="00F776D9">
            <w:pPr>
              <w:ind w:firstLine="0"/>
              <w:jc w:val="right"/>
              <w:rPr>
                <w:rFonts w:eastAsiaTheme="minorEastAsia"/>
              </w:rPr>
            </w:pPr>
            <w:r>
              <w:t>(</w:t>
            </w:r>
            <w:fldSimple w:instr=" STYLEREF 1 \s ">
              <w:r>
                <w:rPr>
                  <w:noProof/>
                  <w:cs/>
                </w:rPr>
                <w:t>‎</w:t>
              </w:r>
              <w:r>
                <w:rPr>
                  <w:noProof/>
                </w:rPr>
                <w:t>3</w:t>
              </w:r>
            </w:fldSimple>
            <w:r>
              <w:t>.</w:t>
            </w:r>
            <w:fldSimple w:instr=" SEQ Equation \* ARABIC \s 1 ">
              <w:r>
                <w:rPr>
                  <w:noProof/>
                </w:rPr>
                <w:t>3</w:t>
              </w:r>
            </w:fldSimple>
            <w:r>
              <w:t>)</w:t>
            </w:r>
          </w:p>
        </w:tc>
      </w:tr>
    </w:tbl>
    <w:p w:rsidR="00F65289" w:rsidRDefault="00D10442" w:rsidP="00570BCA">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w:t>
      </w:r>
      <w:r w:rsidR="00BF667D">
        <w:t xml:space="preserv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rsidR="00BF667D">
        <w:t xml:space="preserve"> and smaller </w:t>
      </w:r>
      <m:oMath>
        <m:r>
          <w:rPr>
            <w:rFonts w:ascii="Cambria Math" w:hAnsi="Cambria Math"/>
          </w:rPr>
          <m:t>d</m:t>
        </m:r>
      </m:oMath>
      <w:r w:rsidR="00BF667D">
        <w:t>) and the lower the charged-impurity concentration the more resistance change can be achieved by the gate.</w:t>
      </w:r>
      <w:r>
        <w:t xml:space="preserve"> </w:t>
      </w:r>
    </w:p>
    <w:p w:rsidR="00570BCA" w:rsidRDefault="00BF667D" w:rsidP="00570BCA">
      <w:r>
        <w:t xml:space="preserve">Another intuitive </w:t>
      </w:r>
      <w:r w:rsidR="004D3C78">
        <w:t xml:space="preserve">explanation is through the impact of charged-impurity concentration on the resistance change range. The higher the charged-impurity concentration the lower high-to-low resistance change range can be achieved by a given gate. </w:t>
      </w:r>
      <w:r w:rsidR="00942FF4">
        <w:t>If the high-to-low ratio is small enough the output voltage swing would be low and might not be enough to regenerate a s</w:t>
      </w:r>
      <w:r w:rsidR="004D3C78">
        <w:t>mall input change at the input.</w:t>
      </w:r>
    </w:p>
    <w:p w:rsidR="004D3C78" w:rsidRDefault="004D3C78" w:rsidP="00570BCA">
      <w:r>
        <w:t>This discussion elucidates the importance of low charged-impurity concentration</w:t>
      </w:r>
      <w:r w:rsidR="00CE7D57">
        <w:t xml:space="preserve"> and strong gates for successful implementation of graphene all-resistance CNNs.</w:t>
      </w:r>
    </w:p>
    <w:p w:rsidR="00632C08" w:rsidRDefault="00632C08" w:rsidP="001C7C42">
      <w:pPr>
        <w:pStyle w:val="Heading2"/>
      </w:pPr>
      <w:r>
        <w:t>Graphene Neurons and Synapses</w:t>
      </w:r>
    </w:p>
    <w:p w:rsidR="00DE2540" w:rsidRDefault="00DE2540" w:rsidP="00DE2540">
      <w:r>
        <w:t xml:space="preserve">Graphene neurons can be implemented dual-gated graphene ribbons with equal length gates, while the synapses can be implemented by </w:t>
      </w:r>
      <w:r w:rsidR="0043469A">
        <w:t>using binary-scaled gates. This can be explained by deriving the resistance of a graphene ribbon using the constant mobility model for a ribbon with multiple top gates and a single common back gate, similar to the one shown in</w:t>
      </w:r>
      <w:r w:rsidR="008121D1">
        <w:t xml:space="preserve"> </w:t>
      </w:r>
      <w:r w:rsidR="008121D1">
        <w:fldChar w:fldCharType="begin"/>
      </w:r>
      <w:r w:rsidR="008121D1">
        <w:instrText xml:space="preserve"> REF _Ref490166588 \h </w:instrText>
      </w:r>
      <w:r w:rsidR="008121D1">
        <w:fldChar w:fldCharType="separate"/>
      </w:r>
      <w:r w:rsidR="008121D1">
        <w:t xml:space="preserve">Figure </w:t>
      </w:r>
      <w:r w:rsidR="008121D1">
        <w:rPr>
          <w:noProof/>
          <w:cs/>
        </w:rPr>
        <w:t>‎</w:t>
      </w:r>
      <w:r w:rsidR="008121D1">
        <w:rPr>
          <w:noProof/>
        </w:rPr>
        <w:t>3</w:t>
      </w:r>
      <w:r w:rsidR="008121D1">
        <w:t>.</w:t>
      </w:r>
      <w:r w:rsidR="008121D1">
        <w:rPr>
          <w:noProof/>
        </w:rPr>
        <w:t>3</w:t>
      </w:r>
      <w:r w:rsidR="008121D1">
        <w:fldChar w:fldCharType="end"/>
      </w:r>
      <w:r w:rsidR="0043469A">
        <w:t>.</w:t>
      </w:r>
    </w:p>
    <w:p w:rsidR="00C4301D" w:rsidRDefault="00C4301D" w:rsidP="00C4301D">
      <w:pPr>
        <w:keepNext/>
        <w:ind w:firstLine="0"/>
        <w:jc w:val="center"/>
      </w:pPr>
      <w:r>
        <w:rPr>
          <w:noProof/>
        </w:rPr>
        <w:lastRenderedPageBreak/>
        <w:drawing>
          <wp:inline distT="0" distB="0" distL="0" distR="0">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3469A" w:rsidRDefault="00C4301D" w:rsidP="006C6A60">
      <w:pPr>
        <w:pStyle w:val="Caption"/>
      </w:pPr>
      <w:bookmarkStart w:id="10" w:name="_Ref490166588"/>
      <w:r>
        <w:t xml:space="preserve">Figure </w:t>
      </w:r>
      <w:fldSimple w:instr=" STYLEREF 1 \s ">
        <w:r w:rsidR="007462A2">
          <w:rPr>
            <w:noProof/>
            <w:cs/>
          </w:rPr>
          <w:t>‎</w:t>
        </w:r>
        <w:r w:rsidR="007462A2">
          <w:rPr>
            <w:noProof/>
          </w:rPr>
          <w:t>3</w:t>
        </w:r>
      </w:fldSimple>
      <w:r w:rsidR="007462A2">
        <w:t>.</w:t>
      </w:r>
      <w:fldSimple w:instr=" SEQ Figure \* ARABIC \s 1 ">
        <w:r w:rsidR="007462A2">
          <w:rPr>
            <w:noProof/>
          </w:rPr>
          <w:t>3</w:t>
        </w:r>
      </w:fldSimple>
      <w:bookmarkEnd w:id="10"/>
      <w:r>
        <w:t xml:space="preserve"> Cross-section of an n-gate graphene device. There are n top</w:t>
      </w:r>
      <w:r w:rsidR="00E63B69">
        <w:t xml:space="preserve"> </w:t>
      </w:r>
      <w:r>
        <w:t>gates and one common back gate.</w:t>
      </w:r>
    </w:p>
    <w:p w:rsidR="00E63B69" w:rsidRDefault="00E63B69" w:rsidP="00E63B69">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63B69" w:rsidTr="00E63B69">
        <w:tc>
          <w:tcPr>
            <w:tcW w:w="544" w:type="pct"/>
            <w:vAlign w:val="center"/>
          </w:tcPr>
          <w:p w:rsidR="00E63B69" w:rsidRDefault="00E63B69" w:rsidP="00E63B69">
            <w:pPr>
              <w:ind w:firstLine="0"/>
              <w:jc w:val="center"/>
              <w:rPr>
                <w:rFonts w:eastAsiaTheme="minorEastAsia"/>
              </w:rPr>
            </w:pPr>
          </w:p>
        </w:tc>
        <w:tc>
          <w:tcPr>
            <w:tcW w:w="3856" w:type="pct"/>
            <w:vAlign w:val="center"/>
          </w:tcPr>
          <w:p w:rsidR="00E63B69" w:rsidRPr="00961EFB" w:rsidRDefault="00961EFB" w:rsidP="00E63B69">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961EFB" w:rsidRPr="00961EFB" w:rsidRDefault="00961EFB" w:rsidP="00E63B69">
            <w:pPr>
              <w:rPr>
                <w:rFonts w:eastAsiaTheme="minorEastAsia"/>
              </w:rPr>
            </w:pPr>
          </w:p>
        </w:tc>
        <w:tc>
          <w:tcPr>
            <w:tcW w:w="600" w:type="pct"/>
            <w:vAlign w:val="center"/>
          </w:tcPr>
          <w:p w:rsidR="00E63B69" w:rsidRDefault="00E63B69" w:rsidP="00E63B69">
            <w:pPr>
              <w:ind w:firstLine="0"/>
              <w:jc w:val="right"/>
              <w:rPr>
                <w:rFonts w:eastAsiaTheme="minorEastAsia"/>
              </w:rPr>
            </w:pPr>
            <w:bookmarkStart w:id="11" w:name="_Ref490169636"/>
            <w:r>
              <w:t>(</w:t>
            </w:r>
            <w:fldSimple w:instr=" STYLEREF 1 \s ">
              <w:r>
                <w:rPr>
                  <w:noProof/>
                  <w:cs/>
                </w:rPr>
                <w:t>‎</w:t>
              </w:r>
              <w:r>
                <w:rPr>
                  <w:noProof/>
                </w:rPr>
                <w:t>3</w:t>
              </w:r>
            </w:fldSimple>
            <w:r>
              <w:t>.</w:t>
            </w:r>
            <w:fldSimple w:instr=" SEQ Equation \* ARABIC \s 1 ">
              <w:r>
                <w:rPr>
                  <w:noProof/>
                </w:rPr>
                <w:t>4</w:t>
              </w:r>
            </w:fldSimple>
            <w:r>
              <w:t>)</w:t>
            </w:r>
            <w:bookmarkEnd w:id="11"/>
          </w:p>
        </w:tc>
      </w:tr>
    </w:tbl>
    <w:p w:rsidR="003E56F7" w:rsidRDefault="003E56F7" w:rsidP="0067195B">
      <w:r>
        <w:t xml:space="preserve">Where </w:t>
      </w:r>
      <m:oMath>
        <m:r>
          <w:rPr>
            <w:rFonts w:ascii="Cambria Math" w:hAnsi="Cambria Math"/>
          </w:rPr>
          <m:t>W</m:t>
        </m:r>
      </m:oMath>
      <w:r w:rsidR="005B6D00">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w:r w:rsidR="0047293C">
        <w:t>i-</w:t>
      </w:r>
      <w:r>
        <w:t xml:space="preserve">th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i-th 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w:t>
      </w:r>
      <w:r w:rsidR="0067195B">
        <w:t>charge carrier to tunnel from the ungat</w:t>
      </w:r>
      <w:r w:rsidR="001E103B">
        <w:t>e</w:t>
      </w:r>
      <w:r w:rsidR="0067195B">
        <w:t>d section to the i-th gate and back out if the gating causes alternate doping types in the channel.</w:t>
      </w:r>
      <w:r w:rsidR="00FD2936">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00FD2936">
        <w:t xml:space="preserve"> can be neglected relative to the sheet resistance due to Klein-tunneling at the interfaces</w:t>
      </w:r>
      <w:r w:rsidR="007A244A">
        <w:fldChar w:fldCharType="begin" w:fldLock="1"/>
      </w:r>
      <w:r w:rsidR="00ED39C7">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36], [37]", "plainTextFormattedCitation" : "[36], [37]", "previouslyFormattedCitation" : "[36], [37]" }, "properties" : { "noteIndex" : 0 }, "schema" : "https://github.com/citation-style-language/schema/raw/master/csl-citation.json" }</w:instrText>
      </w:r>
      <w:r w:rsidR="007A244A">
        <w:fldChar w:fldCharType="separate"/>
      </w:r>
      <w:r w:rsidR="00ED39C7" w:rsidRPr="00ED39C7">
        <w:rPr>
          <w:noProof/>
        </w:rPr>
        <w:t>[36], [37]</w:t>
      </w:r>
      <w:r w:rsidR="007A244A">
        <w:fldChar w:fldCharType="end"/>
      </w:r>
      <w:r w:rsidR="00FD2936">
        <w:t>.</w:t>
      </w:r>
      <w:r w:rsidR="007A244A">
        <w:t xml:space="preserve"> The ability to have alternating dopant type across the channel without rectification is a direct result of Klein-tunneling in graphene, even for non-ballistic transport devices</w:t>
      </w:r>
      <w:r w:rsidR="00872096">
        <w:fldChar w:fldCharType="begin" w:fldLock="1"/>
      </w:r>
      <w:r w:rsidR="00020A17">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39], [30], [74]", "plainTextFormattedCitation" : "[39], [30], [74]", "previouslyFormattedCitation" : "[39], [30], [73]" }, "properties" : { "noteIndex" : 0 }, "schema" : "https://github.com/citation-style-language/schema/raw/master/csl-citation.json" }</w:instrText>
      </w:r>
      <w:r w:rsidR="00872096">
        <w:fldChar w:fldCharType="separate"/>
      </w:r>
      <w:r w:rsidR="00020A17" w:rsidRPr="00020A17">
        <w:rPr>
          <w:noProof/>
        </w:rPr>
        <w:t>[39], [30], [74]</w:t>
      </w:r>
      <w:r w:rsidR="00872096">
        <w:fldChar w:fldCharType="end"/>
      </w:r>
      <w:r w:rsidR="007A244A">
        <w:t>.</w:t>
      </w:r>
      <w:r w:rsidR="00152E3D">
        <w:t xml:space="preserve"> The use of a specific sheet resistanc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152E3D">
        <w:t xml:space="preserve"> for each gate is due to the possibility of process gradients across the device, the presence of charge puddles and charge inhomogeneity, and because metal gates can alter the phonon scattering modes</w:t>
      </w:r>
      <w:r w:rsidR="00152E3D">
        <w:fldChar w:fldCharType="begin" w:fldLock="1"/>
      </w:r>
      <w:r w:rsidR="00020A17">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22], [75]", "plainTextFormattedCitation" : "[22], [75]", "previouslyFormattedCitation" : "[22], [74]" }, "properties" : { "noteIndex" : 0 }, "schema" : "https://github.com/citation-style-language/schema/raw/master/csl-citation.json" }</w:instrText>
      </w:r>
      <w:r w:rsidR="00152E3D">
        <w:fldChar w:fldCharType="separate"/>
      </w:r>
      <w:r w:rsidR="00020A17" w:rsidRPr="00020A17">
        <w:rPr>
          <w:noProof/>
        </w:rPr>
        <w:t>[22], [75]</w:t>
      </w:r>
      <w:r w:rsidR="00152E3D">
        <w:fldChar w:fldCharType="end"/>
      </w:r>
      <w:r w:rsidR="00152E3D">
        <w:t xml:space="preserve">. </w:t>
      </w:r>
    </w:p>
    <w:p w:rsidR="00152E3D" w:rsidRDefault="00152E3D" w:rsidP="0067195B">
      <w:r>
        <w:t>In case of neurons, the gate lengths are equal</w:t>
      </w:r>
      <w:r w:rsidR="00AD130C">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rsidR="00AD130C">
        <w:t>)</w:t>
      </w:r>
      <w:r w:rsidR="00B340B4">
        <w:t xml:space="preserve">, making the contribution of the gates </w:t>
      </w:r>
      <w:r w:rsidR="00AD130C">
        <w:t xml:space="preserve">in the resistance change equal, while for synapses, they are binary scaled. For binary </w:t>
      </w:r>
      <w:r w:rsidR="00AD130C">
        <w:lastRenderedPageBreak/>
        <w:t xml:space="preserve">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rsidR="00F00E34">
        <w:t>, making the device act as a st</w:t>
      </w:r>
      <w:r w:rsidR="00110E3D">
        <w:t xml:space="preserve">ring of binary-scaled resistors. </w:t>
      </w:r>
      <w:r w:rsidR="006A1126">
        <w:t xml:space="preserve">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rsidR="006A1126">
        <w:t xml:space="preserve"> for all gates, allowing us to rewrite Equation </w:t>
      </w:r>
      <w:r w:rsidR="006A1126">
        <w:fldChar w:fldCharType="begin"/>
      </w:r>
      <w:r w:rsidR="006A1126">
        <w:instrText xml:space="preserve"> REF _Ref490169636 \h </w:instrText>
      </w:r>
      <w:r w:rsidR="006A1126">
        <w:fldChar w:fldCharType="separate"/>
      </w:r>
      <w:r w:rsidR="006A1126">
        <w:t>(</w:t>
      </w:r>
      <w:r w:rsidR="006A1126">
        <w:rPr>
          <w:noProof/>
          <w:cs/>
        </w:rPr>
        <w:t>‎</w:t>
      </w:r>
      <w:r w:rsidR="006A1126">
        <w:rPr>
          <w:noProof/>
        </w:rPr>
        <w:t>3</w:t>
      </w:r>
      <w:r w:rsidR="006A1126">
        <w:t>.</w:t>
      </w:r>
      <w:r w:rsidR="006A1126">
        <w:rPr>
          <w:noProof/>
        </w:rPr>
        <w:t>4</w:t>
      </w:r>
      <w:r w:rsidR="006A1126">
        <w:t>)</w:t>
      </w:r>
      <w:r w:rsidR="006A1126">
        <w:fldChar w:fldCharType="end"/>
      </w:r>
      <w:r w:rsidR="006A1126">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23D7" w:rsidTr="00984FB2">
        <w:tc>
          <w:tcPr>
            <w:tcW w:w="544" w:type="pct"/>
            <w:vAlign w:val="center"/>
          </w:tcPr>
          <w:p w:rsidR="002B23D7" w:rsidRDefault="002B23D7" w:rsidP="00984FB2">
            <w:pPr>
              <w:ind w:firstLine="0"/>
              <w:jc w:val="center"/>
              <w:rPr>
                <w:rFonts w:eastAsiaTheme="minorEastAsia"/>
              </w:rPr>
            </w:pPr>
          </w:p>
        </w:tc>
        <w:tc>
          <w:tcPr>
            <w:tcW w:w="3856" w:type="pct"/>
            <w:vAlign w:val="center"/>
          </w:tcPr>
          <w:p w:rsidR="002B23D7" w:rsidRPr="00961EFB" w:rsidRDefault="002B23D7" w:rsidP="00984FB2">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2B23D7" w:rsidRPr="00961EFB" w:rsidRDefault="002B23D7" w:rsidP="00984FB2">
            <w:pPr>
              <w:rPr>
                <w:rFonts w:eastAsiaTheme="minorEastAsia"/>
              </w:rPr>
            </w:pPr>
          </w:p>
        </w:tc>
        <w:tc>
          <w:tcPr>
            <w:tcW w:w="600" w:type="pct"/>
            <w:vAlign w:val="center"/>
          </w:tcPr>
          <w:p w:rsidR="002B23D7" w:rsidRDefault="002B23D7" w:rsidP="00984FB2">
            <w:pPr>
              <w:ind w:firstLine="0"/>
              <w:jc w:val="right"/>
              <w:rPr>
                <w:rFonts w:eastAsiaTheme="minorEastAsia"/>
              </w:rPr>
            </w:pPr>
            <w:r>
              <w:t>(</w:t>
            </w:r>
            <w:fldSimple w:instr=" STYLEREF 1 \s ">
              <w:r w:rsidR="001176AE">
                <w:rPr>
                  <w:noProof/>
                  <w:cs/>
                </w:rPr>
                <w:t>‎</w:t>
              </w:r>
              <w:r w:rsidR="001176AE">
                <w:rPr>
                  <w:noProof/>
                </w:rPr>
                <w:t>3</w:t>
              </w:r>
            </w:fldSimple>
            <w:r>
              <w:t>.</w:t>
            </w:r>
            <w:fldSimple w:instr=" SEQ Equation \* ARABIC \s 1 ">
              <w:r w:rsidR="001176AE">
                <w:rPr>
                  <w:noProof/>
                </w:rPr>
                <w:t>5</w:t>
              </w:r>
            </w:fldSimple>
            <w:r>
              <w:t>)</w:t>
            </w:r>
          </w:p>
        </w:tc>
      </w:tr>
    </w:tbl>
    <w:p w:rsidR="00E63B69" w:rsidRDefault="002B23D7" w:rsidP="00E63B69">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rsidR="00E036A6">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E036A6">
        <w:t>,</w:t>
      </w:r>
      <w:r>
        <w:t xml:space="preserve"> is applied on the top gates, the resistance </w:t>
      </w:r>
      <w:r w:rsidR="006C4ACC">
        <w:t>change term (</w:t>
      </w:r>
      <m:oMath>
        <m:r>
          <m:rPr>
            <m:sty m:val="p"/>
          </m:rPr>
          <w:rPr>
            <w:rFonts w:ascii="Cambria Math" w:hAnsi="Cambria Math"/>
          </w:rPr>
          <m:t>Δ</m:t>
        </m:r>
        <m:r>
          <w:rPr>
            <w:rFonts w:ascii="Cambria Math" w:hAnsi="Cambria Math"/>
          </w:rPr>
          <m:t>R</m:t>
        </m:r>
      </m:oMath>
      <w:r w:rsidR="006C4ACC">
        <w:t xml:space="preserve">) </w:t>
      </w:r>
      <w:r>
        <w:t>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984FB2" w:rsidTr="00E036A6">
        <w:tc>
          <w:tcPr>
            <w:tcW w:w="146" w:type="pct"/>
            <w:vAlign w:val="center"/>
          </w:tcPr>
          <w:p w:rsidR="00984FB2" w:rsidRDefault="00984FB2" w:rsidP="00984FB2">
            <w:pPr>
              <w:ind w:firstLine="0"/>
              <w:jc w:val="center"/>
              <w:rPr>
                <w:rFonts w:eastAsiaTheme="minorEastAsia"/>
              </w:rPr>
            </w:pPr>
          </w:p>
        </w:tc>
        <w:tc>
          <w:tcPr>
            <w:tcW w:w="4518" w:type="pct"/>
            <w:vAlign w:val="center"/>
          </w:tcPr>
          <w:p w:rsidR="00984FB2" w:rsidRPr="00961EFB" w:rsidRDefault="006C4ACC" w:rsidP="00984FB2">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984FB2" w:rsidRPr="00961EFB" w:rsidRDefault="00984FB2" w:rsidP="00984FB2">
            <w:pPr>
              <w:rPr>
                <w:rFonts w:eastAsiaTheme="minorEastAsia"/>
              </w:rPr>
            </w:pPr>
          </w:p>
        </w:tc>
        <w:tc>
          <w:tcPr>
            <w:tcW w:w="335" w:type="pct"/>
            <w:vAlign w:val="center"/>
          </w:tcPr>
          <w:p w:rsidR="00984FB2" w:rsidRDefault="00984FB2" w:rsidP="00984FB2">
            <w:pPr>
              <w:ind w:firstLine="0"/>
              <w:jc w:val="right"/>
              <w:rPr>
                <w:rFonts w:eastAsiaTheme="minorEastAsia"/>
              </w:rPr>
            </w:pPr>
            <w:bookmarkStart w:id="12" w:name="_Ref490170690"/>
            <w:r>
              <w:t>(</w:t>
            </w:r>
            <w:fldSimple w:instr=" STYLEREF 1 \s ">
              <w:r w:rsidR="001176AE">
                <w:rPr>
                  <w:noProof/>
                  <w:cs/>
                </w:rPr>
                <w:t>‎</w:t>
              </w:r>
              <w:r w:rsidR="001176AE">
                <w:rPr>
                  <w:noProof/>
                </w:rPr>
                <w:t>3</w:t>
              </w:r>
            </w:fldSimple>
            <w:r>
              <w:t>.</w:t>
            </w:r>
            <w:fldSimple w:instr=" SEQ Equation \* ARABIC \s 1 ">
              <w:r w:rsidR="001176AE">
                <w:rPr>
                  <w:noProof/>
                </w:rPr>
                <w:t>6</w:t>
              </w:r>
            </w:fldSimple>
            <w:r>
              <w:t>)</w:t>
            </w:r>
            <w:bookmarkEnd w:id="12"/>
          </w:p>
        </w:tc>
      </w:tr>
    </w:tbl>
    <w:p w:rsidR="002B23D7" w:rsidRDefault="005D58C4" w:rsidP="00E63B69">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w:t>
      </w:r>
      <w:r w:rsidR="00D31BDA">
        <w:t>, which is what we need for each resistor in the synapses.</w:t>
      </w:r>
    </w:p>
    <w:p w:rsidR="006544EA" w:rsidRDefault="0006193A" w:rsidP="006544EA">
      <w:r>
        <w:t xml:space="preserve">Interestingly, this architecture allows for both positive and negative resistance change with the applied code word (voltage), depending on the relation between the </w:t>
      </w:r>
      <w:r w:rsidR="00B9352D">
        <w:t>back-gate</w:t>
      </w:r>
      <w:r>
        <w:t xml:space="preserve"> voltage and the Dirac point</w:t>
      </w:r>
      <w:r w:rsidR="001779BB">
        <w:t>.</w:t>
      </w:r>
      <w:r w:rsidR="00AC3291">
        <w:t xml:space="preserve"> This is illustrated using </w:t>
      </w:r>
      <w:r w:rsidR="00AC3291">
        <w:fldChar w:fldCharType="begin"/>
      </w:r>
      <w:r w:rsidR="00AC3291">
        <w:instrText xml:space="preserve"> REF _Ref490172228 \h </w:instrText>
      </w:r>
      <w:r w:rsidR="00AC3291">
        <w:fldChar w:fldCharType="separate"/>
      </w:r>
      <w:r w:rsidR="00AC3291">
        <w:t xml:space="preserve">Figure </w:t>
      </w:r>
      <w:r w:rsidR="00AC3291">
        <w:rPr>
          <w:noProof/>
          <w:cs/>
        </w:rPr>
        <w:t>‎</w:t>
      </w:r>
      <w:r w:rsidR="00AC3291">
        <w:rPr>
          <w:noProof/>
        </w:rPr>
        <w:t>3</w:t>
      </w:r>
      <w:r w:rsidR="00AC3291">
        <w:t>.</w:t>
      </w:r>
      <w:r w:rsidR="00AC3291">
        <w:rPr>
          <w:noProof/>
        </w:rPr>
        <w:t>4</w:t>
      </w:r>
      <w:r w:rsidR="00AC3291">
        <w:fldChar w:fldCharType="end"/>
      </w:r>
      <w:r w:rsidR="005C16F4">
        <w:t xml:space="preserve">. </w:t>
      </w:r>
      <w:r w:rsidR="005C16F4">
        <w:fldChar w:fldCharType="begin"/>
      </w:r>
      <w:r w:rsidR="005C16F4">
        <w:instrText xml:space="preserve"> REF _Ref490172228 \h </w:instrText>
      </w:r>
      <w:r w:rsidR="005C16F4">
        <w:fldChar w:fldCharType="separate"/>
      </w:r>
      <w:r w:rsidR="005C16F4">
        <w:t xml:space="preserve">Figure </w:t>
      </w:r>
      <w:r w:rsidR="005C16F4">
        <w:rPr>
          <w:noProof/>
          <w:cs/>
        </w:rPr>
        <w:t>‎</w:t>
      </w:r>
      <w:r w:rsidR="005C16F4">
        <w:rPr>
          <w:noProof/>
        </w:rPr>
        <w:t>3</w:t>
      </w:r>
      <w:r w:rsidR="005C16F4">
        <w:t>.</w:t>
      </w:r>
      <w:r w:rsidR="005C16F4">
        <w:rPr>
          <w:noProof/>
        </w:rPr>
        <w:t>4</w:t>
      </w:r>
      <w:r w:rsidR="005C16F4">
        <w:fldChar w:fldCharType="end"/>
      </w:r>
      <w:r w:rsidR="005C16F4">
        <w:t>(a) shows the resistance of the ribbon when a at two top gate voltages V</w:t>
      </w:r>
      <w:r w:rsidR="005C16F4" w:rsidRPr="005C16F4">
        <w:rPr>
          <w:vertAlign w:val="subscript"/>
        </w:rPr>
        <w:t>1</w:t>
      </w:r>
      <w:r w:rsidR="005C16F4">
        <w:t xml:space="preserve"> and V</w:t>
      </w:r>
      <w:r w:rsidR="005C16F4">
        <w:rPr>
          <w:vertAlign w:val="subscript"/>
        </w:rPr>
        <w:t>0</w:t>
      </w:r>
      <w:r w:rsidR="005C16F4">
        <w:t xml:space="preserve"> where V</w:t>
      </w:r>
      <w:r w:rsidR="005C16F4" w:rsidRPr="005C16F4">
        <w:rPr>
          <w:vertAlign w:val="subscript"/>
        </w:rPr>
        <w:t>1</w:t>
      </w:r>
      <w:r w:rsidR="005C16F4">
        <w:t xml:space="preserve"> </w:t>
      </w:r>
      <w:r w:rsidR="004067F0">
        <w:t>&lt;</w:t>
      </w:r>
      <w:r w:rsidR="005C16F4">
        <w:t xml:space="preserve"> V</w:t>
      </w:r>
      <w:r w:rsidR="005C16F4">
        <w:rPr>
          <w:vertAlign w:val="subscript"/>
        </w:rPr>
        <w:t>0</w:t>
      </w:r>
      <w:r w:rsidR="005C16F4">
        <w:t>. When V</w:t>
      </w:r>
      <w:r w:rsidR="005C16F4" w:rsidRPr="005C16F4">
        <w:rPr>
          <w:vertAlign w:val="subscript"/>
        </w:rPr>
        <w:t>1</w:t>
      </w:r>
      <w:r w:rsidR="005C16F4">
        <w:t xml:space="preserve"> is applied on the top gate, the ribbon becomes more </w:t>
      </w:r>
      <w:r w:rsidR="004067F0">
        <w:t>p</w:t>
      </w:r>
      <w:r w:rsidR="005C16F4">
        <w:t>-type relative to when V</w:t>
      </w:r>
      <w:r w:rsidR="005C16F4" w:rsidRPr="005C16F4">
        <w:rPr>
          <w:vertAlign w:val="subscript"/>
        </w:rPr>
        <w:t>0</w:t>
      </w:r>
      <w:r w:rsidR="005C16F4">
        <w:t xml:space="preserve"> is applied, making the Dirac point shift </w:t>
      </w:r>
      <w:r w:rsidR="004067F0">
        <w:t>right</w:t>
      </w:r>
      <w:r w:rsidR="00FC23C6">
        <w:t xml:space="preserve"> relative to its position when V</w:t>
      </w:r>
      <w:r w:rsidR="00FC23C6" w:rsidRPr="00FC23C6">
        <w:rPr>
          <w:vertAlign w:val="subscript"/>
        </w:rPr>
        <w:t>0</w:t>
      </w:r>
      <w:r w:rsidR="00FC23C6">
        <w:t xml:space="preserve"> is applied</w:t>
      </w:r>
      <w:r w:rsidR="005C16F4">
        <w:t>.</w:t>
      </w:r>
      <w:r w:rsidR="009F2E33">
        <w:t xml:space="preserve"> The resistance change, defined as the resistance difference between the case when V</w:t>
      </w:r>
      <w:r w:rsidR="009F2E33" w:rsidRPr="009F2E33">
        <w:rPr>
          <w:vertAlign w:val="subscript"/>
        </w:rPr>
        <w:t>1</w:t>
      </w:r>
      <w:r w:rsidR="009F2E33">
        <w:t xml:space="preserve"> is applied and when V</w:t>
      </w:r>
      <w:r w:rsidR="009F2E33" w:rsidRPr="009F2E33">
        <w:rPr>
          <w:vertAlign w:val="subscript"/>
        </w:rPr>
        <w:t>0</w:t>
      </w:r>
      <w:r w:rsidR="009F2E33">
        <w:t xml:space="preserve"> is applied, is shown in </w:t>
      </w:r>
      <w:r w:rsidR="009F2E33">
        <w:fldChar w:fldCharType="begin"/>
      </w:r>
      <w:r w:rsidR="009F2E33">
        <w:instrText xml:space="preserve"> REF _Ref490172228 \h </w:instrText>
      </w:r>
      <w:r w:rsidR="009F2E33">
        <w:fldChar w:fldCharType="separate"/>
      </w:r>
      <w:r w:rsidR="009F2E33">
        <w:t xml:space="preserve">Figure </w:t>
      </w:r>
      <w:r w:rsidR="009F2E33">
        <w:rPr>
          <w:noProof/>
          <w:cs/>
        </w:rPr>
        <w:t>‎</w:t>
      </w:r>
      <w:r w:rsidR="009F2E33">
        <w:rPr>
          <w:noProof/>
        </w:rPr>
        <w:t>3</w:t>
      </w:r>
      <w:r w:rsidR="009F2E33">
        <w:t>.</w:t>
      </w:r>
      <w:r w:rsidR="009F2E33">
        <w:rPr>
          <w:noProof/>
        </w:rPr>
        <w:t>4</w:t>
      </w:r>
      <w:r w:rsidR="009F2E33">
        <w:fldChar w:fldCharType="end"/>
      </w:r>
      <w:r w:rsidR="009F2E33">
        <w:t>(b).</w:t>
      </w:r>
      <w:r w:rsidR="00627473">
        <w:t xml:space="preserve"> </w:t>
      </w:r>
      <w:r w:rsidR="00627473">
        <w:lastRenderedPageBreak/>
        <w:t>When the back-gate voltage is such that the device is biased near the Dirac point when V</w:t>
      </w:r>
      <w:r w:rsidR="00627473" w:rsidRPr="00627473">
        <w:rPr>
          <w:vertAlign w:val="subscript"/>
        </w:rPr>
        <w:t>1</w:t>
      </w:r>
      <w:r w:rsidR="00627473">
        <w:t xml:space="preserve"> is applied the resistance increases when V</w:t>
      </w:r>
      <w:r w:rsidR="00627473" w:rsidRPr="00627473">
        <w:rPr>
          <w:vertAlign w:val="subscript"/>
        </w:rPr>
        <w:t>1</w:t>
      </w:r>
      <w:r w:rsidR="00627473">
        <w:t xml:space="preserve"> is applied relative to V</w:t>
      </w:r>
      <w:r w:rsidR="00627473" w:rsidRPr="00627473">
        <w:rPr>
          <w:vertAlign w:val="subscript"/>
        </w:rPr>
        <w:t>0</w:t>
      </w:r>
      <w:r w:rsidR="00627473">
        <w:t>, and vice versa.</w:t>
      </w:r>
    </w:p>
    <w:p w:rsidR="00E9306B" w:rsidRDefault="00E9306B" w:rsidP="006544EA">
      <w:r>
        <w:t xml:space="preserve">The dependence of the resistance change direction </w:t>
      </w:r>
      <w:r w:rsidR="00C81227">
        <w:t>allows</w:t>
      </w:r>
      <w:r>
        <w:t xml:space="preserve"> us also to use the graphene synapses as digital-to-resistance converters with positive or negative slope (resistance change with code word), depending on the applied back-gate voltage.</w:t>
      </w:r>
      <w:r w:rsidR="00C81227">
        <w:t xml:space="preserve"> </w:t>
      </w:r>
    </w:p>
    <w:p w:rsidR="00113144" w:rsidRDefault="00113144" w:rsidP="006544EA">
      <w:r>
        <w:t xml:space="preserve">The ability to implement PN junctions without rectification, </w:t>
      </w:r>
      <w:r w:rsidR="00DB4A23">
        <w:t>a</w:t>
      </w:r>
      <w:r>
        <w:t xml:space="preserve">nd creating both positive and negative resistance change after fabrication through an externally applied voltage </w:t>
      </w:r>
      <w:r w:rsidR="00DB4A23">
        <w:t xml:space="preserve">are unique properties </w:t>
      </w:r>
      <w:r w:rsidR="006544EA">
        <w:t>to graphene</w:t>
      </w:r>
      <w:r w:rsidR="00506C4E">
        <w:t>, which allows the device to be used for applications other than neuromorphic computing</w:t>
      </w:r>
      <w:r w:rsidR="006544EA">
        <w:t>.</w:t>
      </w:r>
      <w:r w:rsidR="006544EA" w:rsidRPr="006544EA">
        <w:t xml:space="preserve"> </w:t>
      </w:r>
      <w:r w:rsidR="006544EA">
        <w:t>This has various applications in other kinds of circuitries such as data converters</w:t>
      </w:r>
      <w:r w:rsidR="006544EA">
        <w:fldChar w:fldCharType="begin" w:fldLock="1"/>
      </w:r>
      <w:r w:rsidR="00020A17">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76]", "plainTextFormattedCitation" : "[76]", "previouslyFormattedCitation" : "[75]" }, "properties" : { "noteIndex" : 0 }, "schema" : "https://github.com/citation-style-language/schema/raw/master/csl-citation.json" }</w:instrText>
      </w:r>
      <w:r w:rsidR="006544EA">
        <w:fldChar w:fldCharType="separate"/>
      </w:r>
      <w:r w:rsidR="00020A17" w:rsidRPr="00020A17">
        <w:rPr>
          <w:noProof/>
        </w:rPr>
        <w:t>[76]</w:t>
      </w:r>
      <w:r w:rsidR="006544EA">
        <w:fldChar w:fldCharType="end"/>
      </w:r>
      <w:r w:rsidR="00506C4E">
        <w:t>.</w:t>
      </w:r>
    </w:p>
    <w:p w:rsidR="00B34BCA" w:rsidRDefault="00B34BCA" w:rsidP="00B34BCA">
      <w:pPr>
        <w:keepNext/>
        <w:ind w:firstLine="0"/>
        <w:jc w:val="center"/>
      </w:pPr>
      <w:r>
        <w:rPr>
          <w:noProof/>
        </w:rPr>
        <w:lastRenderedPageBreak/>
        <w:drawing>
          <wp:inline distT="0" distB="0" distL="0" distR="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B34BCA" w:rsidRDefault="00B34BCA" w:rsidP="006C6A60">
      <w:pPr>
        <w:pStyle w:val="Caption"/>
      </w:pPr>
      <w:bookmarkStart w:id="13" w:name="_Ref490172228"/>
      <w:r>
        <w:t xml:space="preserve">Figure </w:t>
      </w:r>
      <w:fldSimple w:instr=" STYLEREF 1 \s ">
        <w:r w:rsidR="007462A2">
          <w:rPr>
            <w:noProof/>
            <w:cs/>
          </w:rPr>
          <w:t>‎</w:t>
        </w:r>
        <w:r w:rsidR="007462A2">
          <w:rPr>
            <w:noProof/>
          </w:rPr>
          <w:t>3</w:t>
        </w:r>
      </w:fldSimple>
      <w:r w:rsidR="007462A2">
        <w:t>.</w:t>
      </w:r>
      <w:fldSimple w:instr=" SEQ Figure \* ARABIC \s 1 ">
        <w:r w:rsidR="007462A2">
          <w:rPr>
            <w:noProof/>
          </w:rPr>
          <w:t>4</w:t>
        </w:r>
      </w:fldSimple>
      <w:bookmarkEnd w:id="13"/>
      <w:r>
        <w:t xml:space="preserve"> (a) Resistance vs back gate voltage of a section of a graphene channel at two top gate voltages V</w:t>
      </w:r>
      <w:r w:rsidRPr="00AC3291">
        <w:rPr>
          <w:vertAlign w:val="subscript"/>
        </w:rPr>
        <w:t>1</w:t>
      </w:r>
      <w:r>
        <w:t xml:space="preserve"> and V</w:t>
      </w:r>
      <w:r w:rsidR="005C16F4">
        <w:rPr>
          <w:vertAlign w:val="subscript"/>
        </w:rPr>
        <w:t>0</w:t>
      </w:r>
      <w:r>
        <w:t>, and (b) resistance change, defined as R(V</w:t>
      </w:r>
      <w:r w:rsidR="005C16F4">
        <w:rPr>
          <w:vertAlign w:val="subscript"/>
        </w:rPr>
        <w:t>0</w:t>
      </w:r>
      <w:r>
        <w:t>)-R(V</w:t>
      </w:r>
      <w:r w:rsidR="005C16F4">
        <w:rPr>
          <w:vertAlign w:val="subscript"/>
        </w:rPr>
        <w:t>0</w:t>
      </w:r>
      <w:r>
        <w:t>), vs back gate voltage.</w:t>
      </w:r>
      <w:r w:rsidR="00AC3291">
        <w:t xml:space="preserve"> Using a back-gate voltage around V</w:t>
      </w:r>
      <w:r w:rsidR="00AC3291" w:rsidRPr="00AC3291">
        <w:rPr>
          <w:vertAlign w:val="subscript"/>
        </w:rPr>
        <w:t>1</w:t>
      </w:r>
      <w:r w:rsidR="00AC3291">
        <w:t xml:space="preserve"> would cause a positive resistance change, while using a back-gate voltage around V</w:t>
      </w:r>
      <w:r w:rsidR="005C16F4">
        <w:rPr>
          <w:vertAlign w:val="subscript"/>
        </w:rPr>
        <w:t>0</w:t>
      </w:r>
      <w:r w:rsidR="00AC3291">
        <w:t xml:space="preserve"> would cause a negative resistance change.</w:t>
      </w:r>
    </w:p>
    <w:p w:rsidR="009360DA" w:rsidRDefault="009360DA" w:rsidP="009360DA">
      <w:pPr>
        <w:pStyle w:val="Heading3"/>
      </w:pPr>
      <w:r>
        <w:t>Scaling limits of graphene all-resistance CNNs</w:t>
      </w:r>
    </w:p>
    <w:p w:rsidR="009360DA" w:rsidRPr="009360DA" w:rsidRDefault="007B557E" w:rsidP="00081ECB">
      <w:r>
        <w:t>The graphene ribbons used to implement the CNNs could be scaled in width until a band-gap is opened or line-edge roughness (LER)</w:t>
      </w:r>
      <w:r w:rsidR="00ED7405">
        <w:t xml:space="preserve"> scattering becomes significant,</w:t>
      </w:r>
      <w:r>
        <w:t xml:space="preserve"> increas</w:t>
      </w:r>
      <w:r w:rsidR="00ED7405">
        <w:t>ing</w:t>
      </w:r>
      <w:r>
        <w:t xml:space="preserve"> the resistance significantly. A band-gap of 10 meV opens in graphene when the width is about 30 nm</w:t>
      </w:r>
      <w:r w:rsidR="007530D1">
        <w:fldChar w:fldCharType="begin" w:fldLock="1"/>
      </w:r>
      <w:r w:rsidR="00020A17">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77]", "plainTextFormattedCitation" : "[77]", "previouslyFormattedCitation" : "[76]" }, "properties" : { "noteIndex" : 0 }, "schema" : "https://github.com/citation-style-language/schema/raw/master/csl-citation.json" }</w:instrText>
      </w:r>
      <w:r w:rsidR="007530D1">
        <w:fldChar w:fldCharType="separate"/>
      </w:r>
      <w:r w:rsidR="00020A17" w:rsidRPr="00020A17">
        <w:rPr>
          <w:noProof/>
        </w:rPr>
        <w:t>[77]</w:t>
      </w:r>
      <w:r w:rsidR="007530D1">
        <w:fldChar w:fldCharType="end"/>
      </w:r>
      <w:r>
        <w:t xml:space="preserve">, and </w:t>
      </w:r>
      <w:r>
        <w:lastRenderedPageBreak/>
        <w:t>LER-induced scattering degrades the mobility when the width is less than about 60 n</w:t>
      </w:r>
      <w:r w:rsidR="007530D1">
        <w:t>m</w:t>
      </w:r>
      <w:r w:rsidR="007530D1">
        <w:fldChar w:fldCharType="begin" w:fldLock="1"/>
      </w:r>
      <w:r w:rsidR="00020A17">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78]", "plainTextFormattedCitation" : "[78]", "previouslyFormattedCitation" : "[77]" }, "properties" : { "noteIndex" : 0 }, "schema" : "https://github.com/citation-style-language/schema/raw/master/csl-citation.json" }</w:instrText>
      </w:r>
      <w:r w:rsidR="007530D1">
        <w:fldChar w:fldCharType="separate"/>
      </w:r>
      <w:r w:rsidR="00020A17" w:rsidRPr="00020A17">
        <w:rPr>
          <w:noProof/>
        </w:rPr>
        <w:t>[78]</w:t>
      </w:r>
      <w:r w:rsidR="007530D1">
        <w:fldChar w:fldCharType="end"/>
      </w:r>
      <w:r>
        <w:t>. As such, we do not anticipate problems to occur down to device widths of 60 nm.</w:t>
      </w:r>
      <w:r w:rsidR="006E13D8">
        <w:t xml:space="preserve"> If we are to keep are to design the neurons with an aspect ratio of 10, that would yield a neuron with a size of 60 nm </w:t>
      </w:r>
      <w:r w:rsidR="006E13D8">
        <w:rPr>
          <w:rFonts w:cs="Times"/>
        </w:rPr>
        <w:t>× 600 nm or 0.036µm</w:t>
      </w:r>
      <w:r w:rsidR="006E13D8" w:rsidRPr="006E13D8">
        <w:rPr>
          <w:rFonts w:cs="Times"/>
          <w:vertAlign w:val="superscript"/>
        </w:rPr>
        <w:t>2</w:t>
      </w:r>
      <w:r w:rsidR="006E13D8">
        <w:rPr>
          <w:rFonts w:cs="Times"/>
        </w:rPr>
        <w:t>. To our knowledge, the smalle</w:t>
      </w:r>
      <w:r w:rsidR="00025DB1">
        <w:rPr>
          <w:rFonts w:cs="Times"/>
        </w:rPr>
        <w:t>st</w:t>
      </w:r>
      <w:r w:rsidR="006E13D8">
        <w:rPr>
          <w:rFonts w:cs="Times"/>
        </w:rPr>
        <w:t xml:space="preserve"> CMOS implementation for a binary (2-level) synapse is 3.2 µm</w:t>
      </w:r>
      <w:r w:rsidR="006E13D8" w:rsidRPr="006E13D8">
        <w:rPr>
          <w:rFonts w:cs="Times"/>
          <w:vertAlign w:val="superscript"/>
        </w:rPr>
        <w:t>2</w:t>
      </w:r>
      <w:r w:rsidR="006E13D8">
        <w:rPr>
          <w:rFonts w:cs="Times"/>
        </w:rPr>
        <w:t>, and it implemented integrate-and-fire networks using 45 nm CMOS</w:t>
      </w:r>
      <w:r w:rsidR="00025DB1">
        <w:rPr>
          <w:rFonts w:cs="Times"/>
        </w:rPr>
        <w:fldChar w:fldCharType="begin" w:fldLock="1"/>
      </w:r>
      <w:r w:rsidR="00020A17">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79]", "plainTextFormattedCitation" : "[79]", "previouslyFormattedCitation" : "[78]" }, "properties" : { "noteIndex" : 0 }, "schema" : "https://github.com/citation-style-language/schema/raw/master/csl-citation.json" }</w:instrText>
      </w:r>
      <w:r w:rsidR="00025DB1">
        <w:rPr>
          <w:rFonts w:cs="Times"/>
        </w:rPr>
        <w:fldChar w:fldCharType="separate"/>
      </w:r>
      <w:r w:rsidR="00020A17" w:rsidRPr="00020A17">
        <w:rPr>
          <w:rFonts w:cs="Times"/>
          <w:noProof/>
        </w:rPr>
        <w:t>[79]</w:t>
      </w:r>
      <w:r w:rsidR="00025DB1">
        <w:rPr>
          <w:rFonts w:cs="Times"/>
        </w:rPr>
        <w:fldChar w:fldCharType="end"/>
      </w:r>
      <w:r w:rsidR="006E13D8">
        <w:rPr>
          <w:rFonts w:cs="Times"/>
        </w:rPr>
        <w:t>.</w:t>
      </w:r>
      <w:r w:rsidR="00482C9F">
        <w:rPr>
          <w:rFonts w:cs="Times"/>
        </w:rPr>
        <w:t xml:space="preserve"> Other non-CMOS implementations exits, but they focus on the implementation of STDP and ONN networks</w:t>
      </w:r>
      <w:r w:rsidR="004108A0">
        <w:rPr>
          <w:rFonts w:cs="Times"/>
        </w:rPr>
        <w:fldChar w:fldCharType="begin" w:fldLock="1"/>
      </w:r>
      <w:r w:rsidR="00020A17">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mendeley" : { "formattedCitation" : "[49]\u2013[51], [53], [56], [58], [80], [81]", "plainTextFormattedCitation" : "[49]\u2013[51], [53], [56], [58], [80], [81]", "previouslyFormattedCitation" : "[48]\u2013[50], [52], [55], [57], [79], [80]" }, "properties" : { "noteIndex" : 0 }, "schema" : "https://github.com/citation-style-language/schema/raw/master/csl-citation.json" }</w:instrText>
      </w:r>
      <w:r w:rsidR="004108A0">
        <w:rPr>
          <w:rFonts w:cs="Times"/>
        </w:rPr>
        <w:fldChar w:fldCharType="separate"/>
      </w:r>
      <w:r w:rsidR="00020A17" w:rsidRPr="00020A17">
        <w:rPr>
          <w:rFonts w:cs="Times"/>
          <w:noProof/>
        </w:rPr>
        <w:t>[49]–[51], [53], [56], [58], [80], [81]</w:t>
      </w:r>
      <w:r w:rsidR="004108A0">
        <w:rPr>
          <w:rFonts w:cs="Times"/>
        </w:rPr>
        <w:fldChar w:fldCharType="end"/>
      </w:r>
      <w:r w:rsidR="004108A0">
        <w:rPr>
          <w:rFonts w:cs="Times"/>
        </w:rPr>
        <w:fldChar w:fldCharType="begin" w:fldLock="1"/>
      </w:r>
      <w:r w:rsidR="00020A17">
        <w:rPr>
          <w:rFonts w:cs="Times"/>
        </w:rPr>
        <w:instrText>ADDIN CSL_CITATION { "citationItems" : [ { "id" : "ITEM-1",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1", "issued" : { "date-parts" : [ [ "2013", "6" ] ] }, "page" : "1-4", "publisher" : "IEEE", "title" : "All-magnetic analog associative memory", "type" : "paper-conference" }, "uris" : [ "http://www.mendeley.com/documents/?uuid=a597757a-32ff-4cdb-aecc-7ddd161c1158" ] }, { "id" : "ITEM-2",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8", "publisher" : "IEEE", "title" : "Neurocomputing and associative memories based on ovenized aluminum nitride resonators", "type" : "paper-conference" }, "uris" : [ "http://www.mendeley.com/documents/?uuid=6df78f7b-ea78-43f7-a2ee-08441a8229bf" ] }, { "id" : "ITEM-3",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3", "issued" : { "date-parts" : [ [ "2013", "8" ] ] }, "page" : "1-6", "publisher" : "IEEE", "title" : "Fully-digital oscillatory associative memories enabled by non-volatile logic", "type" : "paper-conference" }, "uris" : [ "http://www.mendeley.com/documents/?uuid=3cf97f96-6243-416a-b68d-ccfbaa23ef45" ] }, { "id" : "ITEM-4",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4", "issue" : "February", "issued" : { "date-parts" : [ [ "2015", "2" ] ] }, "page" : "1-4", "publisher" : "IEEE", "title" : "An RRAM-based Oscillatory Neural Network", "type" : "paper-conference" }, "uris" : [ "http://www.mendeley.com/documents/?uuid=3bcfe16c-0750-4955-8859-f33a708bb133" ] }, { "id" : "ITEM-5",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5",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64]\u2013[66], [82], [83]", "plainTextFormattedCitation" : "[64]\u2013[66], [82], [83]", "previouslyFormattedCitation" : "[63]\u2013[65], [81], [82]" }, "properties" : { "noteIndex" : 0 }, "schema" : "https://github.com/citation-style-language/schema/raw/master/csl-citation.json" }</w:instrText>
      </w:r>
      <w:r w:rsidR="004108A0">
        <w:rPr>
          <w:rFonts w:cs="Times"/>
        </w:rPr>
        <w:fldChar w:fldCharType="separate"/>
      </w:r>
      <w:r w:rsidR="00020A17" w:rsidRPr="00020A17">
        <w:rPr>
          <w:rFonts w:cs="Times"/>
          <w:noProof/>
        </w:rPr>
        <w:t>[64]–[66], [82], [83]</w:t>
      </w:r>
      <w:r w:rsidR="004108A0">
        <w:rPr>
          <w:rFonts w:cs="Times"/>
        </w:rPr>
        <w:fldChar w:fldCharType="end"/>
      </w:r>
      <w:r w:rsidR="00482C9F">
        <w:rPr>
          <w:rFonts w:cs="Times"/>
        </w:rPr>
        <w:t xml:space="preserve">. This </w:t>
      </w:r>
      <w:r w:rsidR="00081ECB">
        <w:rPr>
          <w:rFonts w:cs="Times"/>
        </w:rPr>
        <w:t>demonstrates</w:t>
      </w:r>
      <w:r w:rsidR="00482C9F">
        <w:rPr>
          <w:rFonts w:cs="Times"/>
        </w:rPr>
        <w:t xml:space="preserve"> the high scalability</w:t>
      </w:r>
      <w:r w:rsidR="00081ECB">
        <w:rPr>
          <w:rFonts w:cs="Times"/>
        </w:rPr>
        <w:t>, and footprint</w:t>
      </w:r>
      <w:r w:rsidR="00482C9F">
        <w:rPr>
          <w:rFonts w:cs="Times"/>
        </w:rPr>
        <w:t xml:space="preserve"> of the </w:t>
      </w:r>
      <w:r w:rsidR="00081ECB">
        <w:rPr>
          <w:rFonts w:cs="Times"/>
        </w:rPr>
        <w:t xml:space="preserve">proposed </w:t>
      </w:r>
      <w:r w:rsidR="00482C9F">
        <w:rPr>
          <w:rFonts w:cs="Times"/>
        </w:rPr>
        <w:t>graphene all-resistance implementation of</w:t>
      </w:r>
      <w:r w:rsidR="000E6B43">
        <w:rPr>
          <w:rFonts w:cs="Times"/>
        </w:rPr>
        <w:t xml:space="preserve"> </w:t>
      </w:r>
      <w:r w:rsidR="00482C9F">
        <w:rPr>
          <w:rFonts w:cs="Times"/>
        </w:rPr>
        <w:t>CNNs.</w:t>
      </w:r>
    </w:p>
    <w:p w:rsidR="00E46C40" w:rsidRDefault="00E46C40" w:rsidP="001C7C42">
      <w:pPr>
        <w:pStyle w:val="Heading2"/>
      </w:pPr>
      <w:r>
        <w:t>Measurement Results</w:t>
      </w:r>
    </w:p>
    <w:p w:rsidR="0071682E" w:rsidRDefault="00526882" w:rsidP="0071682E">
      <w:r>
        <w:t xml:space="preserve">We fabricated prototype </w:t>
      </w:r>
      <w:r w:rsidR="00164CF7">
        <w:t>devices for a 3-bit synapse using the flow outlined in Appendix B.</w:t>
      </w:r>
      <w:r w:rsidR="0071682E">
        <w:t xml:space="preserve"> An optical microscope and false-color image of the fabricated device is shown in </w:t>
      </w:r>
      <w:r w:rsidR="00220A80">
        <w:fldChar w:fldCharType="begin"/>
      </w:r>
      <w:r w:rsidR="00220A80">
        <w:instrText xml:space="preserve"> REF _Ref490174092 \h </w:instrText>
      </w:r>
      <w:r w:rsidR="00220A80">
        <w:fldChar w:fldCharType="separate"/>
      </w:r>
      <w:r w:rsidR="00220A80">
        <w:t xml:space="preserve">Figure </w:t>
      </w:r>
      <w:r w:rsidR="00220A80">
        <w:rPr>
          <w:noProof/>
          <w:cs/>
        </w:rPr>
        <w:t>‎</w:t>
      </w:r>
      <w:r w:rsidR="00220A80">
        <w:rPr>
          <w:noProof/>
        </w:rPr>
        <w:t>3</w:t>
      </w:r>
      <w:r w:rsidR="00220A80">
        <w:t>.</w:t>
      </w:r>
      <w:r w:rsidR="00220A80">
        <w:rPr>
          <w:noProof/>
        </w:rPr>
        <w:t>5</w:t>
      </w:r>
      <w:r w:rsidR="00220A80">
        <w:fldChar w:fldCharType="end"/>
      </w:r>
      <w:r w:rsidR="0071682E">
        <w:t xml:space="preserve">. The devices were tested </w:t>
      </w:r>
      <w:r w:rsidR="00A463D1">
        <w:t>per</w:t>
      </w:r>
      <w:r w:rsidR="0071682E">
        <w:t xml:space="preserve"> the </w:t>
      </w:r>
      <w:r w:rsidR="00667487">
        <w:t>test setup shown in Appendix C.</w:t>
      </w:r>
      <w:r w:rsidR="00A463D1">
        <w:t xml:space="preserve"> An important feature in </w:t>
      </w:r>
      <w:r w:rsidR="00A463D1">
        <w:fldChar w:fldCharType="begin"/>
      </w:r>
      <w:r w:rsidR="00A463D1">
        <w:instrText xml:space="preserve"> REF _Ref490174092 \h </w:instrText>
      </w:r>
      <w:r w:rsidR="00A463D1">
        <w:fldChar w:fldCharType="separate"/>
      </w:r>
      <w:r w:rsidR="00A463D1">
        <w:t xml:space="preserve">Figure </w:t>
      </w:r>
      <w:r w:rsidR="00A463D1">
        <w:rPr>
          <w:noProof/>
          <w:cs/>
        </w:rPr>
        <w:t>‎</w:t>
      </w:r>
      <w:r w:rsidR="00A463D1">
        <w:rPr>
          <w:noProof/>
        </w:rPr>
        <w:t>3</w:t>
      </w:r>
      <w:r w:rsidR="00A463D1">
        <w:t>.</w:t>
      </w:r>
      <w:r w:rsidR="00A463D1">
        <w:rPr>
          <w:noProof/>
        </w:rPr>
        <w:t>5</w:t>
      </w:r>
      <w:r w:rsidR="00A463D1">
        <w:fldChar w:fldCharType="end"/>
      </w:r>
      <w:r w:rsidR="00A463D1">
        <w:t xml:space="preserve"> is the use of common centroid in distributing the gates across the synapse. This reduces the impact of process gradient in modifying the strength of the gate and equalizes the strength of each gate</w:t>
      </w:r>
      <w:r w:rsidR="00983A32">
        <w:fldChar w:fldCharType="begin" w:fldLock="1"/>
      </w:r>
      <w:r w:rsidR="00D93F6D">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41]", "plainTextFormattedCitation" : "[41]", "previouslyFormattedCitation" : "[41]" }, "properties" : { "noteIndex" : 0 }, "schema" : "https://github.com/citation-style-language/schema/raw/master/csl-citation.json" }</w:instrText>
      </w:r>
      <w:r w:rsidR="00983A32">
        <w:fldChar w:fldCharType="separate"/>
      </w:r>
      <w:r w:rsidR="00D93F6D" w:rsidRPr="00D93F6D">
        <w:rPr>
          <w:noProof/>
        </w:rPr>
        <w:t>[41]</w:t>
      </w:r>
      <w:r w:rsidR="00983A32">
        <w:fldChar w:fldCharType="end"/>
      </w:r>
      <w:r w:rsidR="00A463D1">
        <w:t>. This was verified experimentally where using direct binary scaled lengths showed unequal gate strengths in modifying the resistance of the synapse</w:t>
      </w:r>
      <w:r w:rsidR="00983A32">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plainTextFormattedCitation" : "[40]", "previouslyFormattedCitation" : "[40]" }, "properties" : { "noteIndex" : 0 }, "schema" : "https://github.com/citation-style-language/schema/raw/master/csl-citation.json" }</w:instrText>
      </w:r>
      <w:r w:rsidR="00983A32">
        <w:fldChar w:fldCharType="separate"/>
      </w:r>
      <w:r w:rsidR="00D93F6D" w:rsidRPr="00D93F6D">
        <w:rPr>
          <w:noProof/>
        </w:rPr>
        <w:t>[40]</w:t>
      </w:r>
      <w:r w:rsidR="00983A32">
        <w:fldChar w:fldCharType="end"/>
      </w:r>
      <w:r w:rsidR="00A463D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67487" w:rsidTr="00667487">
        <w:tc>
          <w:tcPr>
            <w:tcW w:w="4675" w:type="dxa"/>
            <w:vAlign w:val="bottom"/>
          </w:tcPr>
          <w:p w:rsidR="00667487" w:rsidRDefault="00667487" w:rsidP="00667487">
            <w:pPr>
              <w:ind w:firstLine="0"/>
              <w:jc w:val="center"/>
            </w:pPr>
            <w:r>
              <w:rPr>
                <w:noProof/>
              </w:rPr>
              <w:drawing>
                <wp:inline distT="0" distB="0" distL="0" distR="0">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667487" w:rsidRDefault="00667487" w:rsidP="00667487">
            <w:pPr>
              <w:ind w:firstLine="0"/>
              <w:jc w:val="center"/>
            </w:pPr>
            <w:r>
              <w:t>(a)</w:t>
            </w:r>
          </w:p>
        </w:tc>
        <w:tc>
          <w:tcPr>
            <w:tcW w:w="4675" w:type="dxa"/>
            <w:vAlign w:val="bottom"/>
          </w:tcPr>
          <w:p w:rsidR="00667487" w:rsidRDefault="00667487" w:rsidP="00667487">
            <w:pPr>
              <w:ind w:firstLine="0"/>
              <w:jc w:val="center"/>
            </w:pPr>
            <w:r>
              <w:rPr>
                <w:noProof/>
              </w:rPr>
              <w:drawing>
                <wp:inline distT="0" distB="0" distL="0" distR="0">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667487" w:rsidRDefault="00667487" w:rsidP="00C8201B">
            <w:pPr>
              <w:keepNext/>
              <w:ind w:firstLine="0"/>
              <w:jc w:val="center"/>
            </w:pPr>
            <w:r>
              <w:t>(b)</w:t>
            </w:r>
          </w:p>
        </w:tc>
      </w:tr>
    </w:tbl>
    <w:p w:rsidR="00667487" w:rsidRDefault="00C8201B" w:rsidP="006C6A60">
      <w:pPr>
        <w:pStyle w:val="Caption"/>
      </w:pPr>
      <w:bookmarkStart w:id="14" w:name="_Ref490174092"/>
      <w:r>
        <w:lastRenderedPageBreak/>
        <w:t xml:space="preserve">Figure </w:t>
      </w:r>
      <w:fldSimple w:instr=" STYLEREF 1 \s ">
        <w:r w:rsidR="007462A2">
          <w:rPr>
            <w:noProof/>
            <w:cs/>
          </w:rPr>
          <w:t>‎</w:t>
        </w:r>
        <w:r w:rsidR="007462A2">
          <w:rPr>
            <w:noProof/>
          </w:rPr>
          <w:t>3</w:t>
        </w:r>
      </w:fldSimple>
      <w:r w:rsidR="007462A2">
        <w:t>.</w:t>
      </w:r>
      <w:fldSimple w:instr=" SEQ Figure \* ARABIC \s 1 ">
        <w:r w:rsidR="007462A2">
          <w:rPr>
            <w:noProof/>
          </w:rPr>
          <w:t>5</w:t>
        </w:r>
      </w:fldSimple>
      <w:bookmarkEnd w:id="14"/>
      <w:r>
        <w:t xml:space="preserve"> (a) Optical microscope, and (b) False color SEM image of 3-bit graphene synapse. The binary-scaled gate lengths are distributed in a common</w:t>
      </w:r>
      <w:r w:rsidR="00A463D1">
        <w:t xml:space="preserve"> </w:t>
      </w:r>
      <w:r>
        <w:t>centroid fashion to reduce the effect of process gradient on gate strength.</w:t>
      </w:r>
      <w:r w:rsidR="004A166A">
        <w:t xml:space="preserve"> The spacing between the two contacts is 9 </w:t>
      </w:r>
      <w:r w:rsidR="004A166A">
        <w:rPr>
          <w:rFonts w:cs="Times"/>
        </w:rPr>
        <w:t>µ</w:t>
      </w:r>
      <w:r w:rsidR="004A166A">
        <w:t>m, and the width of the channel i</w:t>
      </w:r>
      <w:r w:rsidR="006E1644">
        <w:t xml:space="preserve">s 2.75 </w:t>
      </w:r>
      <w:r w:rsidR="006E1644">
        <w:rPr>
          <w:rFonts w:cs="Times"/>
        </w:rPr>
        <w:t>µ</w:t>
      </w:r>
      <w:r w:rsidR="006E1644">
        <w:t>m.</w:t>
      </w:r>
    </w:p>
    <w:p w:rsidR="00D055B8" w:rsidRDefault="004A166A" w:rsidP="00C8244D">
      <w:r>
        <w:t xml:space="preserve">The longest gate was chosen to act as the Most Significant Bit (MSB) because it has the </w:t>
      </w:r>
      <w:r w:rsidR="00021B0A">
        <w:t>biggest</w:t>
      </w:r>
      <w:r>
        <w:t xml:space="preserve"> impact on the resistance change </w:t>
      </w:r>
      <w:r w:rsidR="00021B0A">
        <w:t xml:space="preserve">compared to the other gates. The measured resistance of the device vs code word at two different back gate voltages corresponding to </w:t>
      </w:r>
      <w:r w:rsidR="00E85CE8">
        <w:t xml:space="preserve">the maximum </w:t>
      </w:r>
      <w:r w:rsidR="00021B0A">
        <w:t>positive and negative resistance change is shown in</w:t>
      </w:r>
      <w:r w:rsidR="006D0AE4">
        <w:t xml:space="preserve"> </w:t>
      </w:r>
      <w:r w:rsidR="006D0AE4">
        <w:fldChar w:fldCharType="begin"/>
      </w:r>
      <w:r w:rsidR="006D0AE4">
        <w:instrText xml:space="preserve"> REF _Ref490175648 \h </w:instrText>
      </w:r>
      <w:r w:rsidR="006D0AE4">
        <w:fldChar w:fldCharType="separate"/>
      </w:r>
      <w:r w:rsidR="006D0AE4">
        <w:t xml:space="preserve">Figure </w:t>
      </w:r>
      <w:r w:rsidR="006D0AE4">
        <w:rPr>
          <w:noProof/>
          <w:cs/>
        </w:rPr>
        <w:t>‎</w:t>
      </w:r>
      <w:r w:rsidR="006D0AE4">
        <w:rPr>
          <w:noProof/>
        </w:rPr>
        <w:t>3</w:t>
      </w:r>
      <w:r w:rsidR="006D0AE4">
        <w:t>.</w:t>
      </w:r>
      <w:r w:rsidR="006D0AE4">
        <w:rPr>
          <w:noProof/>
        </w:rPr>
        <w:t>6</w:t>
      </w:r>
      <w:r w:rsidR="006D0AE4">
        <w:fldChar w:fldCharType="end"/>
      </w:r>
      <w:r w:rsidR="00021B0A">
        <w:t>.</w:t>
      </w:r>
      <w:r w:rsidR="00CC567F">
        <w:t xml:space="preserve"> The top gate voltage used in for binary 0/1 was </w:t>
      </w:r>
      <w:r w:rsidR="00C54190">
        <w:t>0</w:t>
      </w:r>
      <w:r w:rsidR="00CC567F">
        <w:t>/0</w:t>
      </w:r>
      <w:r w:rsidR="00C54190">
        <w:t>.067</w:t>
      </w:r>
      <w:r w:rsidR="00CC567F">
        <w:t xml:space="preserve"> V respectively.</w:t>
      </w:r>
      <w:r w:rsidR="0000152F">
        <w:t xml:space="preserve"> The </w:t>
      </w:r>
      <w:r w:rsidR="008A672D">
        <w:t>resistance changes by about</w:t>
      </w:r>
      <w:r w:rsidR="000244E0">
        <w:t xml:space="preserve"> 15.7 k</w:t>
      </w:r>
      <w:r w:rsidR="000244E0">
        <w:rPr>
          <w:rFonts w:cs="Times"/>
        </w:rPr>
        <w:t>Ω in the positive direction (19.</w:t>
      </w:r>
      <w:r w:rsidR="003C697B">
        <w:rPr>
          <w:rFonts w:cs="Times"/>
        </w:rPr>
        <w:t>5</w:t>
      </w:r>
      <w:r w:rsidR="000244E0">
        <w:t xml:space="preserve"> – 35.</w:t>
      </w:r>
      <w:r w:rsidR="003C697B">
        <w:t>4</w:t>
      </w:r>
      <w:r w:rsidR="000244E0">
        <w:t xml:space="preserve"> k</w:t>
      </w:r>
      <w:r w:rsidR="000244E0">
        <w:rPr>
          <w:rFonts w:cs="Times"/>
        </w:rPr>
        <w:t xml:space="preserve">Ω) and </w:t>
      </w:r>
      <w:r w:rsidR="003C697B">
        <w:t>8</w:t>
      </w:r>
      <w:r w:rsidR="000244E0">
        <w:t>.</w:t>
      </w:r>
      <w:r w:rsidR="003C697B">
        <w:t>7</w:t>
      </w:r>
      <w:r w:rsidR="000244E0">
        <w:t xml:space="preserve"> k</w:t>
      </w:r>
      <w:r w:rsidR="000244E0">
        <w:rPr>
          <w:rFonts w:cs="Times"/>
        </w:rPr>
        <w:t xml:space="preserve">Ω in the </w:t>
      </w:r>
      <w:r w:rsidR="00E85CE8">
        <w:rPr>
          <w:rFonts w:cs="Times"/>
        </w:rPr>
        <w:t>negative</w:t>
      </w:r>
      <w:r w:rsidR="000244E0">
        <w:rPr>
          <w:rFonts w:cs="Times"/>
        </w:rPr>
        <w:t xml:space="preserve"> direction (19</w:t>
      </w:r>
      <w:r w:rsidR="000244E0">
        <w:t xml:space="preserve"> – </w:t>
      </w:r>
      <w:r w:rsidR="003F6B49">
        <w:t>27</w:t>
      </w:r>
      <w:r w:rsidR="000244E0">
        <w:t>.</w:t>
      </w:r>
      <w:r w:rsidR="003C697B">
        <w:t>7</w:t>
      </w:r>
      <w:r w:rsidR="000244E0">
        <w:t xml:space="preserve"> k</w:t>
      </w:r>
      <w:r w:rsidR="000244E0">
        <w:rPr>
          <w:rFonts w:cs="Times"/>
        </w:rPr>
        <w:t>Ω)</w:t>
      </w:r>
      <w:r w:rsidR="00212A90">
        <w:rPr>
          <w:rFonts w:cs="Times"/>
        </w:rPr>
        <w:t>.</w:t>
      </w:r>
      <w:r w:rsidR="00F245B9" w:rsidRPr="00F245B9">
        <w:t xml:space="preserve"> </w:t>
      </w:r>
      <w:r w:rsidR="00F245B9">
        <w:t>The inequality between the resistance change ranges</w:t>
      </w:r>
      <w:r w:rsidR="00E85CE8">
        <w:t xml:space="preserve"> and the negative resistance change at a lower back gate voltage despite</w:t>
      </w:r>
      <w:r w:rsidR="00C8244D">
        <w:t xml:space="preserv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 more resistance change. The difference in strength was found to be due to a negative oxide charge of density </w:t>
      </w:r>
      <w:r w:rsidR="004E6DC6">
        <w:t xml:space="preserve">of 8.74 </w:t>
      </w:r>
      <w:r w:rsidR="004E6DC6">
        <w:rPr>
          <w:rFonts w:cs="Times"/>
        </w:rPr>
        <w:t>×</w:t>
      </w:r>
      <w:r w:rsidR="004E6DC6">
        <w:t xml:space="preserve"> 10</w:t>
      </w:r>
      <w:r w:rsidR="004E6DC6" w:rsidRPr="004E6DC6">
        <w:rPr>
          <w:vertAlign w:val="superscript"/>
        </w:rPr>
        <w:t>11</w:t>
      </w:r>
      <w:r w:rsidR="004E6DC6">
        <w:t xml:space="preserve"> cm</w:t>
      </w:r>
      <w:r w:rsidR="004E6DC6" w:rsidRPr="004E6DC6">
        <w:rPr>
          <w:vertAlign w:val="superscript"/>
        </w:rPr>
        <w:t>-2</w:t>
      </w:r>
      <w:r w:rsidR="004E6DC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6704F" w:rsidTr="00BE7B86">
        <w:tc>
          <w:tcPr>
            <w:tcW w:w="4675" w:type="dxa"/>
            <w:vAlign w:val="bottom"/>
          </w:tcPr>
          <w:p w:rsidR="00A6704F" w:rsidRDefault="00A6704F" w:rsidP="00BE7B86">
            <w:pPr>
              <w:ind w:firstLine="0"/>
              <w:jc w:val="center"/>
            </w:pPr>
            <w:r>
              <w:rPr>
                <w:noProof/>
              </w:rPr>
              <w:drawing>
                <wp:inline distT="0" distB="0" distL="0" distR="0" wp14:anchorId="58E68385" wp14:editId="1E507DF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A6704F" w:rsidRDefault="00A6704F" w:rsidP="00BE7B86">
            <w:pPr>
              <w:ind w:firstLine="0"/>
              <w:jc w:val="center"/>
            </w:pPr>
            <w:r>
              <w:t>(a)</w:t>
            </w:r>
          </w:p>
        </w:tc>
        <w:tc>
          <w:tcPr>
            <w:tcW w:w="4675" w:type="dxa"/>
            <w:vAlign w:val="bottom"/>
          </w:tcPr>
          <w:p w:rsidR="00A6704F" w:rsidRDefault="00A6704F" w:rsidP="00BE7B86">
            <w:pPr>
              <w:ind w:firstLine="0"/>
              <w:jc w:val="center"/>
            </w:pPr>
            <w:r>
              <w:rPr>
                <w:noProof/>
              </w:rPr>
              <w:drawing>
                <wp:inline distT="0" distB="0" distL="0" distR="0" wp14:anchorId="10FCBE0E" wp14:editId="4B13CC58">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A6704F" w:rsidRDefault="00A6704F" w:rsidP="00BE7B86">
            <w:pPr>
              <w:keepNext/>
              <w:ind w:firstLine="0"/>
              <w:jc w:val="center"/>
            </w:pPr>
            <w:r>
              <w:t>(b)</w:t>
            </w:r>
          </w:p>
        </w:tc>
      </w:tr>
    </w:tbl>
    <w:p w:rsidR="00A6704F" w:rsidRDefault="00A6704F" w:rsidP="006C6A60">
      <w:pPr>
        <w:pStyle w:val="Caption"/>
      </w:pPr>
      <w:bookmarkStart w:id="15" w:name="_Ref490175648"/>
      <w:r>
        <w:t xml:space="preserve">Figure </w:t>
      </w:r>
      <w:fldSimple w:instr=" STYLEREF 1 \s ">
        <w:r w:rsidR="007462A2">
          <w:rPr>
            <w:noProof/>
            <w:cs/>
          </w:rPr>
          <w:t>‎</w:t>
        </w:r>
        <w:r w:rsidR="007462A2">
          <w:rPr>
            <w:noProof/>
          </w:rPr>
          <w:t>3</w:t>
        </w:r>
      </w:fldSimple>
      <w:r w:rsidR="007462A2">
        <w:t>.</w:t>
      </w:r>
      <w:fldSimple w:instr=" SEQ Figure \* ARABIC \s 1 ">
        <w:r w:rsidR="007462A2">
          <w:rPr>
            <w:noProof/>
          </w:rPr>
          <w:t>6</w:t>
        </w:r>
      </w:fldSimple>
      <w:bookmarkEnd w:id="15"/>
      <w:r>
        <w:t xml:space="preserve"> </w:t>
      </w:r>
      <w:r w:rsidR="00956A55">
        <w:t xml:space="preserve">Resistance change vs applied digital code word at a back-gate voltage of </w:t>
      </w:r>
      <w:r>
        <w:t xml:space="preserve">(a) </w:t>
      </w:r>
      <w:r w:rsidR="00956A55">
        <w:t>22.67 V</w:t>
      </w:r>
      <w:r>
        <w:t xml:space="preserve">, and (b) </w:t>
      </w:r>
      <w:r w:rsidR="00956A55">
        <w:t>8V</w:t>
      </w:r>
      <w:r w:rsidR="0000152F">
        <w:t>. These back gate voltage correspond to the maximum resistance change in each direction</w:t>
      </w:r>
      <w:r>
        <w:t xml:space="preserve">. </w:t>
      </w:r>
      <w:r w:rsidR="004067F0">
        <w:t>The top gate voltage used was 0.</w:t>
      </w:r>
      <w:r w:rsidR="007E0DC0">
        <w:t>0</w:t>
      </w:r>
      <w:r w:rsidR="004067F0">
        <w:t>67 V and 0V for binary 0 and binary 1, respectively</w:t>
      </w:r>
      <w:r w:rsidR="00121BAA">
        <w:t>. The dotted black line represents the best linear fit.</w:t>
      </w:r>
    </w:p>
    <w:p w:rsidR="000A367B" w:rsidRDefault="00BB55FD" w:rsidP="001B373B">
      <w:r>
        <w:t>T</w:t>
      </w:r>
      <w:r w:rsidR="000A367B">
        <w:t xml:space="preserve">o </w:t>
      </w:r>
      <w:r w:rsidR="009E34B9">
        <w:t>evaluate the strength of each gate</w:t>
      </w:r>
      <w:r>
        <w:t xml:space="preserve"> we extracted the resistance change per unit square of each gate</w:t>
      </w:r>
      <w:r w:rsidR="009E34B9">
        <w:t>.</w:t>
      </w:r>
      <w:r w:rsidR="00970276">
        <w:t xml:space="preserve"> The </w:t>
      </w:r>
      <w:r>
        <w:t xml:space="preserve">extracted </w:t>
      </w:r>
      <w:r w:rsidR="00970276">
        <w:t>gate strengths</w:t>
      </w:r>
      <w:r>
        <w:t xml:space="preserve">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w:t>
      </w:r>
      <w:r w:rsidR="002872F3">
        <w:t xml:space="preserve">a </w:t>
      </w:r>
      <w:r>
        <w:t xml:space="preserve">behavior </w:t>
      </w:r>
      <w:r w:rsidR="002872F3">
        <w:t xml:space="preserve">similar to that shown </w:t>
      </w:r>
      <w:r>
        <w:t xml:space="preserve">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w:t>
      </w:r>
      <w:r w:rsidR="001B373B">
        <w:t xml:space="preserve"> This equality in strength is in line with the strong linear behavior and small non-linearity seen in the resistance vs code word </w:t>
      </w:r>
      <w:r w:rsidR="001B373B">
        <w:lastRenderedPageBreak/>
        <w:t xml:space="preserve">measurements shown in </w:t>
      </w:r>
      <w:r w:rsidR="001B373B">
        <w:fldChar w:fldCharType="begin"/>
      </w:r>
      <w:r w:rsidR="001B373B">
        <w:instrText xml:space="preserve"> REF _Ref490175648 \h </w:instrText>
      </w:r>
      <w:r w:rsidR="001B373B">
        <w:fldChar w:fldCharType="separate"/>
      </w:r>
      <w:r w:rsidR="001B373B">
        <w:t xml:space="preserve">Figure </w:t>
      </w:r>
      <w:r w:rsidR="001B373B">
        <w:rPr>
          <w:noProof/>
          <w:cs/>
        </w:rPr>
        <w:t>‎</w:t>
      </w:r>
      <w:r w:rsidR="001B373B">
        <w:rPr>
          <w:noProof/>
        </w:rPr>
        <w:t>3</w:t>
      </w:r>
      <w:r w:rsidR="001B373B">
        <w:t>.</w:t>
      </w:r>
      <w:r w:rsidR="001B373B">
        <w:rPr>
          <w:noProof/>
        </w:rPr>
        <w:t>6</w:t>
      </w:r>
      <w:r w:rsidR="001B373B">
        <w:fldChar w:fldCharType="end"/>
      </w:r>
      <w:r w:rsidR="001B373B">
        <w:t>. Any inequality in gate strengths manifests itself as a non-linearity in the resistance vs code word characteristics</w:t>
      </w:r>
      <w:r w:rsidR="001B373B">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41], [40]", "plainTextFormattedCitation" : "[41], [40]", "previouslyFormattedCitation" : "[41], [40]" }, "properties" : { "noteIndex" : 0 }, "schema" : "https://github.com/citation-style-language/schema/raw/master/csl-citation.json" }</w:instrText>
      </w:r>
      <w:r w:rsidR="001B373B">
        <w:fldChar w:fldCharType="separate"/>
      </w:r>
      <w:r w:rsidR="00D93F6D" w:rsidRPr="00D93F6D">
        <w:rPr>
          <w:noProof/>
        </w:rPr>
        <w:t>[41], [40]</w:t>
      </w:r>
      <w:r w:rsidR="001B373B">
        <w:fldChar w:fldCharType="end"/>
      </w:r>
      <w:r w:rsidR="001B373B">
        <w:t>.</w:t>
      </w:r>
    </w:p>
    <w:p w:rsidR="00BB55FD" w:rsidRDefault="00BB55FD" w:rsidP="00BB55FD">
      <w:pPr>
        <w:keepNext/>
        <w:ind w:firstLine="0"/>
        <w:jc w:val="center"/>
      </w:pPr>
      <w:r>
        <w:rPr>
          <w:noProof/>
        </w:rPr>
        <w:drawing>
          <wp:inline distT="0" distB="0" distL="0" distR="0">
            <wp:extent cx="5333333" cy="4000000"/>
            <wp:effectExtent l="0" t="0" r="127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BB55FD" w:rsidRDefault="00BB55FD" w:rsidP="006C6A60">
      <w:pPr>
        <w:pStyle w:val="Caption"/>
      </w:pPr>
      <w:bookmarkStart w:id="16" w:name="_Ref490181623"/>
      <w:r>
        <w:t xml:space="preserve">Figure </w:t>
      </w:r>
      <w:fldSimple w:instr=" STYLEREF 1 \s ">
        <w:r w:rsidR="007462A2">
          <w:rPr>
            <w:noProof/>
            <w:cs/>
          </w:rPr>
          <w:t>‎</w:t>
        </w:r>
        <w:r w:rsidR="007462A2">
          <w:rPr>
            <w:noProof/>
          </w:rPr>
          <w:t>3</w:t>
        </w:r>
      </w:fldSimple>
      <w:r w:rsidR="007462A2">
        <w:t>.</w:t>
      </w:r>
      <w:fldSimple w:instr=" SEQ Figure \* ARABIC \s 1 ">
        <w:r w:rsidR="007462A2">
          <w:rPr>
            <w:noProof/>
          </w:rPr>
          <w:t>7</w:t>
        </w:r>
      </w:fldSimple>
      <w:bookmarkEnd w:id="16"/>
      <w:r>
        <w:t xml:space="preserve"> Extracted resistance change </w:t>
      </w:r>
      <w:r w:rsidR="00D81F59">
        <w:t xml:space="preserve">per unit square </w:t>
      </w:r>
      <w:r>
        <w:t xml:space="preserve">for each gate. The </w:t>
      </w:r>
      <w:r w:rsidR="00D81F59">
        <w:t>extracted values show that the gates have equal strength.</w:t>
      </w:r>
    </w:p>
    <w:p w:rsidR="00B7729E" w:rsidRDefault="00B7729E" w:rsidP="000C65B8">
      <w:r>
        <w:t>The measured devices were used to build Verilog-A models that were used for system-level simulations using Spectre.</w:t>
      </w:r>
      <w:r w:rsidR="000C65B8">
        <w:t xml:space="preserve"> An architecture of 5</w:t>
      </w:r>
      <w:r w:rsidR="000C65B8">
        <w:rPr>
          <w:rFonts w:cs="Times"/>
        </w:rPr>
        <w:t>×</w:t>
      </w:r>
      <w:r w:rsidR="000C65B8">
        <w:t>4 neurons was built and programmed to perform edge and line detection as well as pattern recognitions</w:t>
      </w:r>
      <w:r w:rsidR="000C65B8">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plainTextFormattedCitation" : "[40]", "previouslyFormattedCitation" : "[40]" }, "properties" : { "noteIndex" : 0 }, "schema" : "https://github.com/citation-style-language/schema/raw/master/csl-citation.json" }</w:instrText>
      </w:r>
      <w:r w:rsidR="000C65B8">
        <w:fldChar w:fldCharType="separate"/>
      </w:r>
      <w:r w:rsidR="00D93F6D" w:rsidRPr="00D93F6D">
        <w:rPr>
          <w:noProof/>
        </w:rPr>
        <w:t>[40]</w:t>
      </w:r>
      <w:r w:rsidR="000C65B8">
        <w:fldChar w:fldCharType="end"/>
      </w:r>
      <w:r w:rsidR="000C65B8">
        <w:t>. Different functions have different synaptic weights, which were determined by calculating them offline</w:t>
      </w:r>
      <w:r w:rsidR="00C10203">
        <w:t xml:space="preserve">, </w:t>
      </w:r>
      <w:r w:rsidR="000C65B8">
        <w:t>using MATLAB. In each case, the network was precharged to the input value and the network was left to relax</w:t>
      </w:r>
      <w:r w:rsidR="00C10203">
        <w:t xml:space="preserve">, converging to the output of the calculation. </w:t>
      </w:r>
      <w:r w:rsidR="002C1AD7">
        <w:t>The system was able to perform edge and line detection correctly and recover(recognize) distorted patterns with up to 28% of distortion</w:t>
      </w:r>
      <w:r w:rsidR="00BC4066">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plainTextFormattedCitation" : "[40]", "previouslyFormattedCitation" : "[40]" }, "properties" : { "noteIndex" : 0 }, "schema" : "https://github.com/citation-style-language/schema/raw/master/csl-citation.json" }</w:instrText>
      </w:r>
      <w:r w:rsidR="00BC4066">
        <w:fldChar w:fldCharType="separate"/>
      </w:r>
      <w:r w:rsidR="00D93F6D" w:rsidRPr="00D93F6D">
        <w:rPr>
          <w:noProof/>
        </w:rPr>
        <w:t>[40]</w:t>
      </w:r>
      <w:r w:rsidR="00BC4066">
        <w:fldChar w:fldCharType="end"/>
      </w:r>
      <w:r w:rsidR="002C1AD7">
        <w:t>.</w:t>
      </w:r>
    </w:p>
    <w:p w:rsidR="00E46C40" w:rsidRDefault="00E46C40" w:rsidP="001C7C42">
      <w:pPr>
        <w:pStyle w:val="Heading2"/>
      </w:pPr>
      <w:r>
        <w:lastRenderedPageBreak/>
        <w:t>Conclusion</w:t>
      </w:r>
    </w:p>
    <w:p w:rsidR="001A3D4A" w:rsidRDefault="00D3087D" w:rsidP="004B400B">
      <w:r>
        <w:t>We have demonstrated an area efficient of CNNs using graphene to implement an all-resistance architecture of synapses and neurons. The devices depend on the low charged</w:t>
      </w:r>
      <w:r w:rsidR="001A3D4A">
        <w:t>-</w:t>
      </w:r>
      <w:r>
        <w:t xml:space="preserve">impurity concentration and high gate strength to be able to regenerate the voltage changes at the input. The graphene implementation of the all-resistance CNN architecture is highly scalable with very low area compared to CMOS implementations. </w:t>
      </w:r>
      <w:r w:rsidR="001A3D4A">
        <w:t>We fabricated prototype devices for the synapses and used it to extract the information needed to build Verilog-A models for use in system-level simulations validating the viability of the architecture.</w:t>
      </w:r>
      <w:r w:rsidR="004B400B">
        <w:t xml:space="preserve"> The less the charged-impurity concentration and the stronger the device gates area, the bigger the network can be.</w:t>
      </w:r>
    </w:p>
    <w:p w:rsidR="004B400B" w:rsidRDefault="004B400B" w:rsidP="00011BB1">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w:t>
      </w:r>
      <w:r w:rsidR="002A194F">
        <w:t>still an open problem</w:t>
      </w:r>
      <w:r>
        <w:t>.</w:t>
      </w:r>
      <w:r w:rsidR="002A194F">
        <w:t xml:space="preserve"> Finally, there are no indicators on when a network has converged, but the network is assumed to have converged once the rate of change of </w:t>
      </w:r>
      <w:r w:rsidR="00756E8C">
        <w:t xml:space="preserve">all </w:t>
      </w:r>
      <w:r w:rsidR="002A194F">
        <w:t>neuron output</w:t>
      </w:r>
      <w:r w:rsidR="00756E8C">
        <w:t>s approaches zero</w:t>
      </w:r>
      <w:r w:rsidR="00D74CAE">
        <w:fldChar w:fldCharType="begin" w:fldLock="1"/>
      </w:r>
      <w:r w:rsidR="00020A17">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68], [69]", "plainTextFormattedCitation" : "[68], [69]", "previouslyFormattedCitation" : "[67], [68]" }, "properties" : { "noteIndex" : 0 }, "schema" : "https://github.com/citation-style-language/schema/raw/master/csl-citation.json" }</w:instrText>
      </w:r>
      <w:r w:rsidR="00D74CAE">
        <w:fldChar w:fldCharType="separate"/>
      </w:r>
      <w:r w:rsidR="00020A17" w:rsidRPr="00020A17">
        <w:rPr>
          <w:noProof/>
        </w:rPr>
        <w:t>[68], [69]</w:t>
      </w:r>
      <w:r w:rsidR="00D74CAE">
        <w:fldChar w:fldCharType="end"/>
      </w:r>
      <w:r w:rsidR="00756E8C">
        <w:t>.</w:t>
      </w:r>
      <w:r w:rsidR="00D74CAE">
        <w:t xml:space="preserve"> These problems need to be addressed and the impact of device non-idealities has to be evaluated for this architecture to be deemed mature enough for implementat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AB7B79">
      <w:pPr>
        <w:pStyle w:val="Heading1"/>
      </w:pPr>
      <w:r>
        <w:lastRenderedPageBreak/>
        <w:t>Graphene Low-Loss Diodes</w:t>
      </w:r>
    </w:p>
    <w:p w:rsidR="00F6371D" w:rsidRDefault="001967A5" w:rsidP="00144BD8">
      <w:r>
        <w:t xml:space="preserve">Graphene’s unique electronic properties, </w:t>
      </w:r>
      <w:r w:rsidR="003B5903">
        <w:t xml:space="preserve">make it attractive in designing devices that utilize the photon-like behavior of charge carriers. </w:t>
      </w:r>
      <w:r w:rsidR="00095F79">
        <w:t>The photon-like behavior of charge carriers in graphene allows us to build zero turn-on voltage diodes</w:t>
      </w:r>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A42BF2" w:rsidP="00144BD8">
      <w:r>
        <w:t>I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r>
              <w:t>(</w:t>
            </w:r>
            <w:fldSimple w:instr=" STYLEREF 1 \s ">
              <w:r w:rsidR="002479C9">
                <w:rPr>
                  <w:noProof/>
                  <w:cs/>
                </w:rPr>
                <w:t>‎</w:t>
              </w:r>
              <w:r w:rsidR="002479C9">
                <w:rPr>
                  <w:noProof/>
                </w:rPr>
                <w:t>4</w:t>
              </w:r>
            </w:fldSimple>
            <w:r>
              <w:t>.</w:t>
            </w:r>
            <w:fldSimple w:instr=" SEQ Equation \* ARABIC \s 1 ">
              <w:r w:rsidR="002479C9">
                <w:rPr>
                  <w:noProof/>
                </w:rPr>
                <w:t>1</w:t>
              </w:r>
            </w:fldSimple>
            <w:r>
              <w:t>)</w:t>
            </w:r>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020A17">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84]", "plainTextFormattedCitation" : "[84]", "previouslyFormattedCitation" : "[83]" }, "properties" : { "noteIndex" : 0 }, "schema" : "https://github.com/citation-style-language/schema/raw/master/csl-citation.json" }</w:instrText>
      </w:r>
      <w:r>
        <w:fldChar w:fldCharType="separate"/>
      </w:r>
      <w:r w:rsidR="00020A17" w:rsidRPr="00020A17">
        <w:rPr>
          <w:noProof/>
        </w:rPr>
        <w:t>[84]</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502DD0" w:rsidRDefault="00502DD0" w:rsidP="00144BD8">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46C40" w:rsidRDefault="00E46C40" w:rsidP="001C7C42">
      <w:pPr>
        <w:pStyle w:val="Heading2"/>
      </w:pPr>
      <w:r>
        <w:lastRenderedPageBreak/>
        <w:t>Geometric Graphene Diodes</w:t>
      </w:r>
    </w:p>
    <w:p w:rsidR="008C4BF2" w:rsidRDefault="00244DB8" w:rsidP="008C4BF2">
      <w:r>
        <w:t xml:space="preserve">Geometric diodes use the asymmetric </w:t>
      </w:r>
      <w:r w:rsidR="000E5D62">
        <w:t>transmission of charge carrier across an aperture to achieve asymmetric conduction</w:t>
      </w:r>
      <w:r w:rsidR="0022265B">
        <w:fldChar w:fldCharType="begin" w:fldLock="1"/>
      </w:r>
      <w:r w:rsidR="00020A17">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84]\u2013[89]", "plainTextFormattedCitation" : "[84]\u2013[89]", "previouslyFormattedCitation" : "[83]\u2013[88]" }, "properties" : { "noteIndex" : 0 }, "schema" : "https://github.com/citation-style-language/schema/raw/master/csl-citation.json" }</w:instrText>
      </w:r>
      <w:r w:rsidR="0022265B">
        <w:fldChar w:fldCharType="separate"/>
      </w:r>
      <w:r w:rsidR="00020A17" w:rsidRPr="00020A17">
        <w:rPr>
          <w:noProof/>
        </w:rPr>
        <w:t>[84]–[89]</w:t>
      </w:r>
      <w:r w:rsidR="0022265B">
        <w:fldChar w:fldCharType="end"/>
      </w:r>
      <w:r w:rsidR="000E5D62">
        <w:t>.</w:t>
      </w:r>
      <w:r>
        <w:t xml:space="preserve"> </w:t>
      </w:r>
      <w:r w:rsidR="0022265B">
        <w:t>Th</w:t>
      </w:r>
      <w:r w:rsidR="002C0BFC">
        <w:t>e principle of operation of such diodes can be explained using the toy model shown in</w:t>
      </w:r>
      <w:r w:rsidR="00DE2288">
        <w:t xml:space="preserve"> </w:t>
      </w:r>
      <w:r w:rsidR="00DE2288">
        <w:fldChar w:fldCharType="begin"/>
      </w:r>
      <w:r w:rsidR="00DE2288">
        <w:instrText xml:space="preserve"> REF _Ref490052565 \h </w:instrText>
      </w:r>
      <w:r w:rsidR="00DE2288">
        <w:fldChar w:fldCharType="separate"/>
      </w:r>
      <w:r w:rsidR="00DE2288">
        <w:t xml:space="preserve">Figure </w:t>
      </w:r>
      <w:r w:rsidR="00DE2288">
        <w:rPr>
          <w:noProof/>
          <w:cs/>
        </w:rPr>
        <w:t>‎</w:t>
      </w:r>
      <w:r w:rsidR="00DE2288">
        <w:rPr>
          <w:noProof/>
        </w:rPr>
        <w:t>4</w:t>
      </w:r>
      <w:r w:rsidR="00DE2288">
        <w:t>.</w:t>
      </w:r>
      <w:r w:rsidR="00DE2288">
        <w:rPr>
          <w:noProof/>
        </w:rPr>
        <w:t>1</w:t>
      </w:r>
      <w:r w:rsidR="00DE2288">
        <w:fldChar w:fldCharType="end"/>
      </w:r>
      <w:r w:rsidR="002C0BFC">
        <w:t>.</w:t>
      </w:r>
      <w:r w:rsidR="008C4BF2" w:rsidRPr="008C4BF2">
        <w:t xml:space="preserve"> </w:t>
      </w:r>
    </w:p>
    <w:p w:rsidR="008C4BF2" w:rsidRDefault="008C4BF2" w:rsidP="008C4BF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fldChar w:fldCharType="begin" w:fldLock="1"/>
      </w:r>
      <w:r w:rsidR="00020A17">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85]", "plainTextFormattedCitation" : "[85]", "previouslyFormattedCitation" : "[84]" }, "properties" : { "noteIndex" : 0 }, "schema" : "https://github.com/citation-style-language/schema/raw/master/csl-citation.json" }</w:instrText>
      </w:r>
      <w:r>
        <w:fldChar w:fldCharType="separate"/>
      </w:r>
      <w:r w:rsidR="00020A17" w:rsidRPr="00020A17">
        <w:rPr>
          <w:noProof/>
        </w:rPr>
        <w:t>[85]</w:t>
      </w:r>
      <w:r>
        <w:fldChar w:fldCharType="end"/>
      </w:r>
      <w:r>
        <w:t>.</w:t>
      </w:r>
    </w:p>
    <w:p w:rsidR="008C4BF2" w:rsidRPr="00DE2288" w:rsidRDefault="008C4BF2" w:rsidP="008C4BF2">
      <w:r>
        <w:t>The maximum asymmetry reported for geometric diodes was ~1.35 for exfoliated graphene and 1.15 for CVD graphene</w:t>
      </w:r>
      <w:r>
        <w:fldChar w:fldCharType="begin" w:fldLock="1"/>
      </w:r>
      <w:r w:rsidR="00020A17">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84]", "plainTextFormattedCitation" : "[84]", "previouslyFormattedCitation" : "[83]" }, "properties" : { "noteIndex" : 0 }, "schema" : "https://github.com/citation-style-language/schema/raw/master/csl-citation.json" }</w:instrText>
      </w:r>
      <w:r>
        <w:fldChar w:fldCharType="separate"/>
      </w:r>
      <w:r w:rsidR="00020A17" w:rsidRPr="00020A17">
        <w:rPr>
          <w:noProof/>
        </w:rPr>
        <w:t>[84]</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rsidR="00020A17">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4], [5], [7], [9], [11], [78], [90]\u2013[96]", "plainTextFormattedCitation" : "[4], [5], [7], [9], [11], [78], [90]\u2013[96]", "previouslyFormattedCitation" : "[4], [5], [7], [9], [11], [77], [89]\u2013[95]" }, "properties" : { "noteIndex" : 0 }, "schema" : "https://github.com/citation-style-language/schema/raw/master/csl-citation.json" }</w:instrText>
      </w:r>
      <w:r>
        <w:fldChar w:fldCharType="separate"/>
      </w:r>
      <w:r w:rsidR="00020A17" w:rsidRPr="00020A17">
        <w:rPr>
          <w:noProof/>
        </w:rPr>
        <w:t>[4], [5], [7], [9], [11], [78], [90]–[96]</w:t>
      </w:r>
      <w:r>
        <w:fldChar w:fldCharType="end"/>
      </w:r>
      <w:r>
        <w:t>. This is a strong indicator of the impact of scattering on the performance any diode utilizing the photon-like behavior of charge carriers in graphene.</w:t>
      </w:r>
    </w:p>
    <w:p w:rsidR="00244DB8" w:rsidRDefault="00244DB8" w:rsidP="00244DB8"/>
    <w:p w:rsidR="002C0BFC" w:rsidRDefault="002C0BFC" w:rsidP="002C0BFC">
      <w:pPr>
        <w:keepNext/>
        <w:jc w:val="center"/>
      </w:pPr>
      <w:r>
        <w:rPr>
          <w:noProof/>
        </w:rPr>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6C6A60">
      <w:pPr>
        <w:pStyle w:val="Caption"/>
      </w:pPr>
      <w:bookmarkStart w:id="17" w:name="_Ref490052565"/>
      <w:r>
        <w:t xml:space="preserve">Figure </w:t>
      </w:r>
      <w:fldSimple w:instr=" STYLEREF 1 \s ">
        <w:r w:rsidR="007462A2">
          <w:rPr>
            <w:noProof/>
            <w:cs/>
          </w:rPr>
          <w:t>‎</w:t>
        </w:r>
        <w:r w:rsidR="007462A2">
          <w:rPr>
            <w:noProof/>
          </w:rPr>
          <w:t>4</w:t>
        </w:r>
      </w:fldSimple>
      <w:r w:rsidR="007462A2">
        <w:t>.</w:t>
      </w:r>
      <w:fldSimple w:instr=" SEQ Figure \* ARABIC \s 1 ">
        <w:r w:rsidR="007462A2">
          <w:rPr>
            <w:noProof/>
          </w:rPr>
          <w:t>1</w:t>
        </w:r>
      </w:fldSimple>
      <w:bookmarkEnd w:id="17"/>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p>
    <w:p w:rsidR="00E46C40" w:rsidRDefault="00E46C40" w:rsidP="001C7C42">
      <w:pPr>
        <w:pStyle w:val="Heading2"/>
      </w:pPr>
      <w:r>
        <w:lastRenderedPageBreak/>
        <w:t>Oblique Incidence Diodes</w:t>
      </w:r>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to always pass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020A17">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39], [30], [33], [97], [28], [98]\u2013[103], [32], [104]", "plainTextFormattedCitation" : "[39], [30], [33], [97], [28], [98]\u2013[103], [32], [104]", "previouslyFormattedCitation" : "[39], [30], [33], [96], [28], [97]\u2013[102], [32], [103]" }, "properties" : { "noteIndex" : 0 }, "schema" : "https://github.com/citation-style-language/schema/raw/master/csl-citation.json" }</w:instrText>
      </w:r>
      <w:r w:rsidR="009B1A37">
        <w:fldChar w:fldCharType="separate"/>
      </w:r>
      <w:r w:rsidR="00020A17" w:rsidRPr="00020A17">
        <w:rPr>
          <w:noProof/>
        </w:rPr>
        <w:t>[39], [30], [33], [97], [28], [98]–[103], [32], [104]</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020A17">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25], [39], [30], [74]", "plainTextFormattedCitation" : "[25], [39], [30], [74]", "previouslyFormattedCitation" : "[25], [39], [30], [73]" }, "properties" : { "noteIndex" : 0 }, "schema" : "https://github.com/citation-style-language/schema/raw/master/csl-citation.json" }</w:instrText>
      </w:r>
      <w:r w:rsidR="003E63BB">
        <w:fldChar w:fldCharType="separate"/>
      </w:r>
      <w:r w:rsidR="00020A17" w:rsidRPr="00020A17">
        <w:rPr>
          <w:noProof/>
        </w:rPr>
        <w:t>[25], [39], [30], [74]</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4A6F51"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r>
              <w:t>(</w:t>
            </w:r>
            <w:fldSimple w:instr=" STYLEREF 1 \s ">
              <w:r>
                <w:rPr>
                  <w:noProof/>
                  <w:cs/>
                </w:rPr>
                <w:t>‎</w:t>
              </w:r>
              <w:r>
                <w:rPr>
                  <w:noProof/>
                </w:rPr>
                <w:t>4</w:t>
              </w:r>
            </w:fldSimple>
            <w:r>
              <w:t>.</w:t>
            </w:r>
            <w:fldSimple w:instr=" SEQ Equation \* ARABIC \s 1 ">
              <w:r>
                <w:rPr>
                  <w:noProof/>
                </w:rPr>
                <w:t>2</w:t>
              </w:r>
            </w:fldSimple>
            <w:r>
              <w:t>)</w:t>
            </w:r>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4A6F51"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r>
              <w:t>(</w:t>
            </w:r>
            <w:fldSimple w:instr=" STYLEREF 1 \s ">
              <w:r w:rsidR="00114C1E">
                <w:rPr>
                  <w:noProof/>
                  <w:cs/>
                </w:rPr>
                <w:t>‎</w:t>
              </w:r>
              <w:r w:rsidR="00114C1E">
                <w:rPr>
                  <w:noProof/>
                </w:rPr>
                <w:t>4</w:t>
              </w:r>
            </w:fldSimple>
            <w:r>
              <w:t>.</w:t>
            </w:r>
            <w:fldSimple w:instr=" SEQ Equation \* ARABIC \s 1 ">
              <w:r w:rsidR="00114C1E">
                <w:rPr>
                  <w:noProof/>
                </w:rPr>
                <w:t>2</w:t>
              </w:r>
            </w:fldSimple>
            <w:r>
              <w:t>)</w:t>
            </w:r>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B11D89">
        <w:t xml:space="preserve">Figure </w:t>
      </w:r>
      <w:r w:rsidR="00B11D89">
        <w:rPr>
          <w:noProof/>
          <w:cs/>
        </w:rPr>
        <w:t>‎</w:t>
      </w:r>
      <w:r w:rsidR="00B11D89">
        <w:rPr>
          <w:noProof/>
        </w:rPr>
        <w:t>4</w:t>
      </w:r>
      <w:r w:rsidR="00B11D89">
        <w:t>.</w:t>
      </w:r>
      <w:r w:rsidR="00B11D89">
        <w:rPr>
          <w:noProof/>
        </w:rPr>
        <w:t>2</w:t>
      </w:r>
      <w:r w:rsidR="00B11D89">
        <w:fldChar w:fldCharType="end"/>
      </w:r>
      <w:r w:rsidR="00B11D89">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6C6A60">
      <w:pPr>
        <w:pStyle w:val="Caption"/>
      </w:pPr>
      <w:bookmarkStart w:id="18" w:name="_Ref490058325"/>
      <w:r>
        <w:t xml:space="preserve">Figure </w:t>
      </w:r>
      <w:fldSimple w:instr=" STYLEREF 1 \s ">
        <w:r w:rsidR="007462A2">
          <w:rPr>
            <w:noProof/>
            <w:cs/>
          </w:rPr>
          <w:t>‎</w:t>
        </w:r>
        <w:r w:rsidR="007462A2">
          <w:rPr>
            <w:noProof/>
          </w:rPr>
          <w:t>4</w:t>
        </w:r>
      </w:fldSimple>
      <w:r w:rsidR="007462A2">
        <w:t>.</w:t>
      </w:r>
      <w:fldSimple w:instr=" SEQ Figure \* ARABIC \s 1 ">
        <w:r w:rsidR="007462A2">
          <w:rPr>
            <w:noProof/>
          </w:rPr>
          <w:t>2</w:t>
        </w:r>
      </w:fldSimple>
      <w:bookmarkEnd w:id="18"/>
      <w:r>
        <w:t xml:space="preserve"> Schematic presentation of charge carrier motion </w:t>
      </w:r>
      <w:r w:rsidR="00B11D89">
        <w:t xml:space="preserve">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causes</w:t>
      </w:r>
      <w:r w:rsidR="00596B6B">
        <w:t xml:space="preserve"> total internal reflection of charge carriers.</w:t>
      </w:r>
    </w:p>
    <w:p w:rsidR="00505DE8" w:rsidRDefault="00505DE8" w:rsidP="000A0D3F">
      <w:r>
        <w:lastRenderedPageBreak/>
        <w:t>The structure of a</w:t>
      </w:r>
      <w:r w:rsidR="00A146C1">
        <w:t xml:space="preserve">n oblique incidence diode is shown in </w:t>
      </w:r>
      <w:r w:rsidR="009E5488">
        <w:fldChar w:fldCharType="begin"/>
      </w:r>
      <w:r w:rsidR="009E5488">
        <w:instrText xml:space="preserve"> REF _Ref490059159 \h </w:instrText>
      </w:r>
      <w:r w:rsidR="009E5488">
        <w:fldChar w:fldCharType="separate"/>
      </w:r>
      <w:r w:rsidR="009E5488">
        <w:t xml:space="preserve">Figure </w:t>
      </w:r>
      <w:r w:rsidR="009E5488">
        <w:rPr>
          <w:noProof/>
          <w:cs/>
        </w:rPr>
        <w:t>‎</w:t>
      </w:r>
      <w:r w:rsidR="009E5488">
        <w:rPr>
          <w:noProof/>
        </w:rPr>
        <w:t>4</w:t>
      </w:r>
      <w:r w:rsidR="009E5488">
        <w:t>.</w:t>
      </w:r>
      <w:r w:rsidR="009E5488">
        <w:rPr>
          <w:noProof/>
        </w:rPr>
        <w:t>3</w:t>
      </w:r>
      <w:r w:rsidR="009E5488">
        <w:fldChar w:fldCharType="end"/>
      </w:r>
      <w:r w:rsidR="00A146C1">
        <w:t xml:space="preserve">. </w:t>
      </w:r>
      <w:r w:rsidR="009E5488">
        <w:t xml:space="preserve">The oblique gate sets the angle of the potential barrier </w:t>
      </w:r>
      <w:r w:rsidR="00E57F45">
        <w:t>(</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6C6A60">
      <w:pPr>
        <w:pStyle w:val="Caption"/>
      </w:pPr>
      <w:bookmarkStart w:id="19" w:name="_Ref490059159"/>
      <w:r>
        <w:t xml:space="preserve">Figure </w:t>
      </w:r>
      <w:fldSimple w:instr=" STYLEREF 1 \s ">
        <w:r w:rsidR="007462A2">
          <w:rPr>
            <w:noProof/>
            <w:cs/>
          </w:rPr>
          <w:t>‎</w:t>
        </w:r>
        <w:r w:rsidR="007462A2">
          <w:rPr>
            <w:noProof/>
          </w:rPr>
          <w:t>4</w:t>
        </w:r>
      </w:fldSimple>
      <w:r w:rsidR="007462A2">
        <w:t>.</w:t>
      </w:r>
      <w:fldSimple w:instr=" SEQ Figure \* ARABIC \s 1 ">
        <w:r w:rsidR="007462A2">
          <w:rPr>
            <w:noProof/>
          </w:rPr>
          <w:t>3</w:t>
        </w:r>
      </w:fldSimple>
      <w:bookmarkEnd w:id="1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p>
    <w:p w:rsidR="00A146C1" w:rsidRDefault="0040452F" w:rsidP="0039157D">
      <w:r>
        <w:t xml:space="preserve">The transmission coefficient across an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AE3C84">
        <w:t xml:space="preserve">Figure </w:t>
      </w:r>
      <w:r w:rsidR="00AE3C84">
        <w:rPr>
          <w:noProof/>
          <w:cs/>
        </w:rPr>
        <w:t>‎</w:t>
      </w:r>
      <w:r w:rsidR="00AE3C84">
        <w:rPr>
          <w:noProof/>
        </w:rPr>
        <w:t>4</w:t>
      </w:r>
      <w:r w:rsidR="00AE3C84">
        <w:t>.</w:t>
      </w:r>
      <w:r w:rsidR="00AE3C84">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hen </w:t>
      </w:r>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lastRenderedPageBreak/>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6C6A60">
      <w:pPr>
        <w:pStyle w:val="Caption"/>
      </w:pPr>
      <w:bookmarkStart w:id="20" w:name="_Ref490060373"/>
      <w:r>
        <w:t xml:space="preserve">Figure </w:t>
      </w:r>
      <w:fldSimple w:instr=" STYLEREF 1 \s ">
        <w:r w:rsidR="007462A2">
          <w:rPr>
            <w:noProof/>
            <w:cs/>
          </w:rPr>
          <w:t>‎</w:t>
        </w:r>
        <w:r w:rsidR="007462A2">
          <w:rPr>
            <w:noProof/>
          </w:rPr>
          <w:t>4</w:t>
        </w:r>
      </w:fldSimple>
      <w:r w:rsidR="007462A2">
        <w:t>.</w:t>
      </w:r>
      <w:fldSimple w:instr=" SEQ Figure \* ARABIC \s 1 ">
        <w:r w:rsidR="007462A2">
          <w:rPr>
            <w:noProof/>
          </w:rPr>
          <w:t>4</w:t>
        </w:r>
      </w:fldSimple>
      <w:bookmarkEnd w:id="20"/>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2C1E47">
        <w:t xml:space="preserve"> eV. (a) from region 1 to region 2, and (b) from region 2 to region 1.</w:t>
      </w:r>
    </w:p>
    <w:p w:rsidR="002D6C6B" w:rsidRDefault="00E46C40" w:rsidP="001C7C42">
      <w:pPr>
        <w:pStyle w:val="Heading2"/>
      </w:pPr>
      <w:r>
        <w:t>Performance Limitations</w:t>
      </w:r>
    </w:p>
    <w:p w:rsidR="00E46C40" w:rsidRDefault="002D6C6B" w:rsidP="00A1321C">
      <w:pPr>
        <w:pStyle w:val="Heading3"/>
      </w:pPr>
      <w:r>
        <w:t>Lead Resistance</w:t>
      </w:r>
    </w:p>
    <w:p w:rsidR="0094117E" w:rsidRDefault="0094117E" w:rsidP="0094117E">
      <w:r>
        <w:t>The transmission coefficient across the interface is used for calculating the interface resistance using the Landauer-B</w:t>
      </w:r>
      <w:r>
        <w:rPr>
          <w:rFonts w:cs="Times"/>
        </w:rPr>
        <w:t>ü</w:t>
      </w:r>
      <w:r>
        <w:t>ttiker formalism</w:t>
      </w:r>
      <w:r w:rsidR="003347A6">
        <w:t>s</w:t>
      </w:r>
      <w:r w:rsidR="003347A6">
        <w:fldChar w:fldCharType="begin" w:fldLock="1"/>
      </w:r>
      <w:r w:rsidR="00020A17">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105]\u2013[107]", "plainTextFormattedCitation" : "[105]\u2013[107]", "previouslyFormattedCitation" : "[104]\u2013[106]" }, "properties" : { "noteIndex" : 0 }, "schema" : "https://github.com/citation-style-language/schema/raw/master/csl-citation.json" }</w:instrText>
      </w:r>
      <w:r w:rsidR="003347A6">
        <w:fldChar w:fldCharType="separate"/>
      </w:r>
      <w:r w:rsidR="00020A17" w:rsidRPr="00020A17">
        <w:rPr>
          <w:noProof/>
        </w:rPr>
        <w:t>[105]–[107]</w:t>
      </w:r>
      <w:r w:rsidR="003347A6">
        <w:fldChar w:fldCharType="end"/>
      </w:r>
      <w:r>
        <w:t>.</w:t>
      </w:r>
      <w:r w:rsidR="00AE037B">
        <w:t xml:space="preserve"> However, the asymmetry is controlled by the total resistance of the device in the forward and reverse direction.</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A125B9" w:rsidRDefault="00A125B9" w:rsidP="00A1321C">
      <w:pPr>
        <w:pStyle w:val="Heading3"/>
      </w:pPr>
      <w:r>
        <w:t xml:space="preserve">Thermal </w:t>
      </w:r>
      <w:r w:rsidR="00E57F45">
        <w:t>broadening</w:t>
      </w:r>
      <w:r>
        <w:t xml:space="preserve"> of energy distribution</w:t>
      </w:r>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w:t>
      </w:r>
      <w:r w:rsidR="00E57F45">
        <w:lastRenderedPageBreak/>
        <w:t>means that a region of energies around the Fermi level take part in conduction</w:t>
      </w:r>
      <w:r w:rsidR="00E57F45">
        <w:fldChar w:fldCharType="begin" w:fldLock="1"/>
      </w:r>
      <w:r w:rsidR="00020A17">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105]\u2013[107]", "plainTextFormattedCitation" : "[105]\u2013[107]", "previouslyFormattedCitation" : "[104]\u2013[106]" }, "properties" : { "noteIndex" : 0 }, "schema" : "https://github.com/citation-style-language/schema/raw/master/csl-citation.json" }</w:instrText>
      </w:r>
      <w:r w:rsidR="00E57F45">
        <w:fldChar w:fldCharType="separate"/>
      </w:r>
      <w:r w:rsidR="00020A17" w:rsidRPr="00020A17">
        <w:rPr>
          <w:noProof/>
        </w:rPr>
        <w:t>[105]–[107]</w:t>
      </w:r>
      <w:r w:rsidR="00E57F45">
        <w:fldChar w:fldCharType="end"/>
      </w:r>
      <w:r w:rsidR="00E57F45">
        <w:t>.</w:t>
      </w:r>
      <w:r w:rsidR="00FF4A08">
        <w:t xml:space="preserve"> As such, the total asymmetry depends on the energy thermal broadening. For example, if the device is biased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A1321C">
      <w:pPr>
        <w:pStyle w:val="Heading3"/>
      </w:pPr>
      <w:r>
        <w:t>Momentum Distribution Smearing by Scattering</w:t>
      </w:r>
    </w:p>
    <w:p w:rsidR="00BD73A6" w:rsidRDefault="00BD73A6" w:rsidP="00BD73A6">
      <w:r>
        <w:t>Charge carriers in graphene are subject to many mechanisms of scattering</w:t>
      </w:r>
      <w:r w:rsidR="006E1F9A">
        <w:fldChar w:fldCharType="begin" w:fldLock="1"/>
      </w:r>
      <w:r w:rsidR="00020A17">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3932e88d-c33a-47f0-8fba-0176bc8834a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2], [4]\u2013[7], [9], [10], [12], [15], [18], [20], [22]\u2013[24], [37], [30], [75], [78], [90], [91], [93]\u2013[96], [108]\u2013[119], [27], [29], [120]\u2013[123], [43], [124]\u2013[132]", "plainTextFormattedCitation" : "[2], [4]\u2013[7], [9], [10], [12], [15], [18], [20], [22]\u2013[24], [37], [30], [75], [78], [90], [91], [93]\u2013[96], [108]\u2013[119], [27], [29], [120]\u2013[123], [43], [124]\u2013[132]", "previouslyFormattedCitation" : "[2], [4]\u2013[7], [9], [10], [12], [15], [18], [20], [22]\u2013[24], [37], [30], [74], [77], [89], [90], [92]\u2013[95], [107]\u2013[118], [27], [29], [119]\u2013[132]" }, "properties" : { "noteIndex" : 0 }, "schema" : "https://github.com/citation-style-language/schema/raw/master/csl-citation.json" }</w:instrText>
      </w:r>
      <w:r w:rsidR="006E1F9A">
        <w:fldChar w:fldCharType="separate"/>
      </w:r>
      <w:r w:rsidR="00020A17" w:rsidRPr="00020A17">
        <w:rPr>
          <w:noProof/>
        </w:rPr>
        <w:t>[2], [4]–[7], [9], [10], [12], [15], [18], [20], [22]–[24], [37], [30], [75], [78], [90], [91], [93]–[96], [108]–[119], [27], [29], [120]–[123], [43], [124]–[132]</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D93F6D">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133]\u2013[137]", "plainTextFormattedCitation" : "[133]\u2013[137]", "previouslyFormattedCitation" : "[133]\u2013[137]" }, "properties" : { "noteIndex" : 0 }, "schema" : "https://github.com/citation-style-language/schema/raw/master/csl-citation.json" }</w:instrText>
      </w:r>
      <w:r w:rsidR="00FD0172">
        <w:fldChar w:fldCharType="separate"/>
      </w:r>
      <w:r w:rsidR="00D93F6D" w:rsidRPr="00D93F6D">
        <w:rPr>
          <w:noProof/>
        </w:rPr>
        <w:t>[133]–[137]</w:t>
      </w:r>
      <w:r w:rsidR="00FD0172">
        <w:fldChar w:fldCharType="end"/>
      </w:r>
      <w:r w:rsidR="00CD5026">
        <w:t>.</w:t>
      </w:r>
      <w:r w:rsidR="00FD0172">
        <w:t xml:space="preserve"> The angular distribution smearing should be included used in the Landauer-B</w:t>
      </w:r>
      <w:r w:rsidR="00FD0172">
        <w:rPr>
          <w:rFonts w:cs="Times"/>
        </w:rPr>
        <w:t>ü</w:t>
      </w:r>
      <w:r w:rsidR="00FD0172">
        <w:t>ttiker to include the effect of such smearing. Accordingly, the Landauer-B</w:t>
      </w:r>
      <w:r w:rsidR="00FD0172">
        <w:rPr>
          <w:rFonts w:cs="Times"/>
        </w:rPr>
        <w:t>ü</w:t>
      </w:r>
      <w:r w:rsidR="00FD0172">
        <w:t xml:space="preserve">ttiker equation </w:t>
      </w:r>
      <w:r w:rsidR="00AF36E7">
        <w:t xml:space="preserve">for the interface conductance </w:t>
      </w:r>
      <w:r w:rsidR="00FD0172">
        <w:t>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D11996">
        <w:tc>
          <w:tcPr>
            <w:tcW w:w="544" w:type="pct"/>
            <w:vAlign w:val="center"/>
          </w:tcPr>
          <w:p w:rsidR="00E745C7" w:rsidRDefault="00E745C7" w:rsidP="00D11996">
            <w:pPr>
              <w:ind w:firstLine="0"/>
              <w:jc w:val="center"/>
              <w:rPr>
                <w:rFonts w:eastAsiaTheme="minorEastAsia"/>
              </w:rPr>
            </w:pPr>
          </w:p>
        </w:tc>
        <w:tc>
          <w:tcPr>
            <w:tcW w:w="3856" w:type="pct"/>
            <w:vAlign w:val="center"/>
          </w:tcPr>
          <w:p w:rsidR="00E745C7" w:rsidRDefault="00AF36E7" w:rsidP="00D1199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D11996">
            <w:pPr>
              <w:ind w:firstLine="0"/>
              <w:jc w:val="right"/>
              <w:rPr>
                <w:rFonts w:eastAsiaTheme="minorEastAsia"/>
              </w:rPr>
            </w:pPr>
            <w:bookmarkStart w:id="21" w:name="_Ref490063659"/>
            <w:r>
              <w:t>(</w:t>
            </w:r>
            <w:fldSimple w:instr=" STYLEREF 1 \s ">
              <w:r w:rsidR="001465E4">
                <w:rPr>
                  <w:noProof/>
                  <w:cs/>
                </w:rPr>
                <w:t>‎</w:t>
              </w:r>
              <w:r w:rsidR="001465E4">
                <w:rPr>
                  <w:noProof/>
                </w:rPr>
                <w:t>4</w:t>
              </w:r>
            </w:fldSimple>
            <w:r>
              <w:t>.</w:t>
            </w:r>
            <w:fldSimple w:instr=" SEQ Equation \* ARABIC \s 1 ">
              <w:r w:rsidR="000C5C22">
                <w:rPr>
                  <w:noProof/>
                </w:rPr>
                <w:t>4</w:t>
              </w:r>
            </w:fldSimple>
            <w:r>
              <w:t>)</w:t>
            </w:r>
            <w:bookmarkEnd w:id="21"/>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rsidR="00D93F6D">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133]\u2013[137]", "plainTextFormattedCitation" : "[133]\u2013[137]", "previouslyFormattedCitation" : "[133]\u2013[137]" }, "properties" : { "noteIndex" : 0 }, "schema" : "https://github.com/citation-style-language/schema/raw/master/csl-citation.json" }</w:instrText>
      </w:r>
      <w:r>
        <w:fldChar w:fldCharType="separate"/>
      </w:r>
      <w:r w:rsidR="00D93F6D" w:rsidRPr="00D93F6D">
        <w:rPr>
          <w:noProof/>
        </w:rPr>
        <w:t>[133]–[137]</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753965" w:rsidRDefault="00753965" w:rsidP="001C7C42">
      <w:pPr>
        <w:pStyle w:val="Heading2"/>
      </w:pPr>
      <w:r>
        <w:lastRenderedPageBreak/>
        <w:t>Measurement Results</w:t>
      </w:r>
    </w:p>
    <w:p w:rsidR="003765D9" w:rsidRDefault="003765D9" w:rsidP="0003191D">
      <w:r>
        <w:t xml:space="preserve">We fabricated </w:t>
      </w:r>
      <w:r w:rsidR="0003191D">
        <w:t xml:space="preserve">20 diode </w:t>
      </w:r>
      <w:r>
        <w:t>devices using CVD graphene on SiO</w:t>
      </w:r>
      <w:r w:rsidRPr="00310A6C">
        <w:rPr>
          <w:vertAlign w:val="subscript"/>
        </w:rPr>
        <w:t>2</w:t>
      </w:r>
      <w:r>
        <w:t>, following the same procedure given in</w:t>
      </w:r>
      <w:r w:rsidR="008E5A8E">
        <w:t xml:space="preserve"> Appendix B</w:t>
      </w:r>
      <w:r>
        <w:t xml:space="preserve">. </w:t>
      </w:r>
      <w:r w:rsidR="00AC337E">
        <w:t xml:space="preserve">The </w:t>
      </w:r>
      <w:r w:rsidR="00310A6C">
        <w:t>devices were fabricated with 4 oblique angles: 20</w:t>
      </w:r>
      <w:r w:rsidR="00310A6C">
        <w:rPr>
          <w:rFonts w:cs="Times"/>
        </w:rPr>
        <w:t>°, 30°, 45° and 60°</w:t>
      </w:r>
      <w:r w:rsidR="00AC337E">
        <w:rPr>
          <w:rFonts w:cs="Times"/>
        </w:rPr>
        <w:t>, with 5 devices fabricated at each angle.</w:t>
      </w:r>
      <w:r w:rsidR="0003191D">
        <w:rPr>
          <w:rFonts w:cs="Times"/>
        </w:rPr>
        <w:t xml:space="preserve"> The measurements were performed using a setup similar to that shown in</w:t>
      </w:r>
      <w:r w:rsidR="00533394">
        <w:rPr>
          <w:rFonts w:cs="Times"/>
        </w:rPr>
        <w:t xml:space="preserve"> Appendix C.</w:t>
      </w:r>
      <w:r w:rsidR="0003191D">
        <w:rPr>
          <w:rFonts w:cs="Times"/>
        </w:rPr>
        <w:t xml:space="preserve"> </w:t>
      </w:r>
      <w:r w:rsidR="0003191D">
        <w:rPr>
          <w:rFonts w:cs="Times"/>
        </w:rPr>
        <w:fldChar w:fldCharType="begin"/>
      </w:r>
      <w:r w:rsidR="0003191D">
        <w:rPr>
          <w:rFonts w:cs="Times"/>
        </w:rPr>
        <w:instrText xml:space="preserve"> REF _Ref490089643 \h </w:instrText>
      </w:r>
      <w:r w:rsidR="0003191D">
        <w:rPr>
          <w:rFonts w:cs="Times"/>
        </w:rPr>
      </w:r>
      <w:r w:rsidR="0003191D">
        <w:rPr>
          <w:rFonts w:cs="Times"/>
        </w:rPr>
        <w:fldChar w:fldCharType="separate"/>
      </w:r>
      <w:r w:rsidR="0003191D">
        <w:t xml:space="preserve">Figure </w:t>
      </w:r>
      <w:r w:rsidR="0003191D">
        <w:rPr>
          <w:noProof/>
          <w:cs/>
        </w:rPr>
        <w:t>‎</w:t>
      </w:r>
      <w:r w:rsidR="0003191D">
        <w:rPr>
          <w:noProof/>
        </w:rPr>
        <w:t>4</w:t>
      </w:r>
      <w:r w:rsidR="0003191D">
        <w:t>.</w:t>
      </w:r>
      <w:r w:rsidR="0003191D">
        <w:rPr>
          <w:noProof/>
        </w:rPr>
        <w:t>5</w:t>
      </w:r>
      <w:r w:rsidR="0003191D">
        <w:rPr>
          <w:rFonts w:cs="Times"/>
        </w:rPr>
        <w:fldChar w:fldCharType="end"/>
      </w:r>
      <w:r w:rsidR="0003191D">
        <w:rPr>
          <w:rFonts w:cs="Times"/>
        </w:rPr>
        <w:t xml:space="preserve"> shows a false color SEM image of one of the fabricated devices with an oblique angle of 45°.</w:t>
      </w:r>
    </w:p>
    <w:p w:rsidR="003765D9" w:rsidRDefault="003765D9" w:rsidP="005E7C77">
      <w:pPr>
        <w:keepNext/>
        <w:ind w:firstLine="0"/>
        <w:jc w:val="center"/>
      </w:pPr>
      <w:r>
        <w:rPr>
          <w:noProof/>
        </w:rPr>
        <w:drawing>
          <wp:inline distT="0" distB="0" distL="0" distR="0" wp14:anchorId="3DADA1C1" wp14:editId="4923341E">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3765D9" w:rsidRDefault="003765D9" w:rsidP="006C6A60">
      <w:pPr>
        <w:pStyle w:val="Caption"/>
      </w:pPr>
      <w:bookmarkStart w:id="22" w:name="_Ref490089643"/>
      <w:r>
        <w:t xml:space="preserve">Figure </w:t>
      </w:r>
      <w:fldSimple w:instr=" STYLEREF 1 \s ">
        <w:r w:rsidR="007462A2">
          <w:rPr>
            <w:noProof/>
            <w:cs/>
          </w:rPr>
          <w:t>‎</w:t>
        </w:r>
        <w:r w:rsidR="007462A2">
          <w:rPr>
            <w:noProof/>
          </w:rPr>
          <w:t>4</w:t>
        </w:r>
      </w:fldSimple>
      <w:r w:rsidR="007462A2">
        <w:t>.</w:t>
      </w:r>
      <w:fldSimple w:instr=" SEQ Figure \* ARABIC \s 1 ">
        <w:r w:rsidR="007462A2">
          <w:rPr>
            <w:noProof/>
          </w:rPr>
          <w:t>5</w:t>
        </w:r>
      </w:fldSimple>
      <w:bookmarkEnd w:id="22"/>
      <w:r>
        <w:t xml:space="preserve"> False color SEM image of one of the fabricated diode devices with a 45</w:t>
      </w:r>
      <w:r>
        <w:rPr>
          <w:rFonts w:cs="Times"/>
        </w:rPr>
        <w:t xml:space="preserve">° </w:t>
      </w:r>
      <w:r>
        <w:t xml:space="preserve">oblique top gate. </w:t>
      </w:r>
    </w:p>
    <w:p w:rsidR="003765D9" w:rsidRDefault="00473473" w:rsidP="00A10523">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9F54B8">
        <w:t xml:space="preserve">corresponds to </w:t>
      </w:r>
      <w:r>
        <w:t>an oblique angle of 45</w:t>
      </w:r>
      <w:r>
        <w:rPr>
          <w:rFonts w:cs="Times"/>
        </w:rPr>
        <w:t xml:space="preserve">°. </w:t>
      </w:r>
      <w:r w:rsidR="009F54B8">
        <w:rPr>
          <w:rFonts w:cs="Times"/>
        </w:rPr>
        <w:t>The mean asymmetry at 45° is 1.65, and the smallest asymmet</w:t>
      </w:r>
      <w:r w:rsidR="000A0D3F">
        <w:rPr>
          <w:rFonts w:cs="Times"/>
        </w:rPr>
        <w:t>ry was 1.47 at an angle of 30°; this asymmetry is 28% -43% higher than that obtained using CVD geometrical diodes, and 9%-22% higher than that obtained using exfoliated geometrical diodes.</w:t>
      </w:r>
      <w:r w:rsidR="00A10523" w:rsidRPr="00A10523">
        <w:rPr>
          <w:rFonts w:cs="Times"/>
        </w:rPr>
        <w:t xml:space="preserve"> </w:t>
      </w:r>
      <w:r w:rsidR="00A10523">
        <w:rPr>
          <w:rFonts w:cs="Times"/>
        </w:rPr>
        <w:t>Interestingly, the mean asymmetry is a weak function of the gate angle.</w:t>
      </w:r>
    </w:p>
    <w:p w:rsidR="004D1B91" w:rsidRDefault="004D1B91" w:rsidP="00BF38B3">
      <w:pPr>
        <w:rPr>
          <w:rFonts w:cs="Times"/>
        </w:rPr>
      </w:pPr>
      <w:r>
        <w:rPr>
          <w:rFonts w:cs="Times"/>
        </w:rPr>
        <w:t xml:space="preserve">The weak dependence of the asymmetry on the gate </w:t>
      </w:r>
      <w:r w:rsidR="00BF38B3">
        <w:rPr>
          <w:rFonts w:cs="Times"/>
        </w:rPr>
        <w:t xml:space="preserve">angle </w:t>
      </w:r>
      <w:r>
        <w:rPr>
          <w:rFonts w:cs="Times"/>
        </w:rPr>
        <w:t>can be attributed to the smearing of the angular distribution of the carriers</w:t>
      </w:r>
      <w:r w:rsidR="001623D0">
        <w:rPr>
          <w:rFonts w:cs="Times"/>
        </w:rPr>
        <w:t>, distributing the incidence angles of the carriers over a broad range of angles. This angular broadening seems to be wide enough to smear the differences in angle over the range of the fabricated devices</w:t>
      </w:r>
      <w:r w:rsidR="00BF38B3">
        <w:rPr>
          <w:rFonts w:cs="Times"/>
        </w:rPr>
        <w:t xml:space="preserve"> to the point of smearing out any trend.</w:t>
      </w:r>
    </w:p>
    <w:p w:rsidR="00B01CA6" w:rsidRDefault="00466715" w:rsidP="00B01CA6">
      <w:r>
        <w:rPr>
          <w:rFonts w:cs="Times"/>
        </w:rPr>
        <w:t>In addition, the proposed diode outperforms the asymmetry of geometric diodes</w:t>
      </w:r>
      <w:r w:rsidR="0048037C">
        <w:rPr>
          <w:rFonts w:cs="Times"/>
        </w:rPr>
        <w:t xml:space="preserve"> fabricated with either CVD or exfoliated graphene. This can be attributed to the eff</w:t>
      </w:r>
      <w:r w:rsidR="00912B26">
        <w:rPr>
          <w:rFonts w:cs="Times"/>
        </w:rPr>
        <w:t>e</w:t>
      </w:r>
      <w:r w:rsidR="0048037C">
        <w:rPr>
          <w:rFonts w:cs="Times"/>
        </w:rPr>
        <w:t xml:space="preserve">ctiveness of oblique </w:t>
      </w:r>
      <w:r w:rsidR="0048037C">
        <w:rPr>
          <w:rFonts w:cs="Times"/>
        </w:rPr>
        <w:lastRenderedPageBreak/>
        <w:t>barriers in creating conduction asymmetry compared to apertures.</w:t>
      </w:r>
      <w:r w:rsidR="00B01CA6">
        <w:rPr>
          <w:rFonts w:cs="Times"/>
        </w:rPr>
        <w:t xml:space="preserve">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sidR="007234FA">
        <w:rPr>
          <w:rFonts w:cs="Times"/>
        </w:rPr>
        <w:fldChar w:fldCharType="begin" w:fldLock="1"/>
      </w:r>
      <w:r w:rsidR="00020A17">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97]\u2013[99], [101], [102], [138]", "plainTextFormattedCitation" : "[97]\u2013[99], [101], [102], [138]", "previouslyFormattedCitation" : "[96]\u2013[98], [100], [101], [138]" }, "properties" : { "noteIndex" : 0 }, "schema" : "https://github.com/citation-style-language/schema/raw/master/csl-citation.json" }</w:instrText>
      </w:r>
      <w:r w:rsidR="007234FA">
        <w:rPr>
          <w:rFonts w:cs="Times"/>
        </w:rPr>
        <w:fldChar w:fldCharType="separate"/>
      </w:r>
      <w:r w:rsidR="00020A17" w:rsidRPr="00020A17">
        <w:rPr>
          <w:rFonts w:cs="Times"/>
          <w:noProof/>
        </w:rPr>
        <w:t>[97]–[99], [101], [102], [138]</w:t>
      </w:r>
      <w:r w:rsidR="007234FA">
        <w:rPr>
          <w:rFonts w:cs="Times"/>
        </w:rPr>
        <w:fldChar w:fldCharType="end"/>
      </w:r>
      <w:r w:rsidR="00B01CA6">
        <w:rPr>
          <w:rFonts w:cs="Times"/>
        </w:rPr>
        <w:t>.</w:t>
      </w:r>
    </w:p>
    <w:p w:rsidR="003765D9" w:rsidRDefault="003765D9" w:rsidP="003765D9">
      <w:pPr>
        <w:keepNext/>
        <w:ind w:firstLine="0"/>
      </w:pPr>
      <w:r>
        <w:rPr>
          <w:noProof/>
        </w:rPr>
        <w:drawing>
          <wp:inline distT="0" distB="0" distL="0" distR="0">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3765D9" w:rsidRPr="003765D9" w:rsidRDefault="003765D9" w:rsidP="006C6A60">
      <w:pPr>
        <w:pStyle w:val="Caption"/>
      </w:pPr>
      <w:bookmarkStart w:id="23" w:name="_Ref490089843"/>
      <w:r>
        <w:t xml:space="preserve">Figure </w:t>
      </w:r>
      <w:fldSimple w:instr=" STYLEREF 1 \s ">
        <w:r w:rsidR="007462A2">
          <w:rPr>
            <w:noProof/>
            <w:cs/>
          </w:rPr>
          <w:t>‎</w:t>
        </w:r>
        <w:r w:rsidR="007462A2">
          <w:rPr>
            <w:noProof/>
          </w:rPr>
          <w:t>4</w:t>
        </w:r>
      </w:fldSimple>
      <w:r w:rsidR="007462A2">
        <w:t>.</w:t>
      </w:r>
      <w:fldSimple w:instr=" SEQ Figure \* ARABIC \s 1 ">
        <w:r w:rsidR="007462A2">
          <w:rPr>
            <w:noProof/>
          </w:rPr>
          <w:t>6</w:t>
        </w:r>
      </w:fldSimple>
      <w:bookmarkEnd w:id="23"/>
      <w:r>
        <w:t xml:space="preserve"> Extracted asymmetry </w:t>
      </w:r>
      <w:r w:rsidR="0082609A">
        <w:t>for each oblique gate angle</w:t>
      </w:r>
      <w:r>
        <w:t xml:space="preserve">. The </w:t>
      </w:r>
      <w:r w:rsidR="0082609A">
        <w:t xml:space="preserve">error bars represent the standard deviation of the data </w:t>
      </w:r>
      <w:r>
        <w:t>and the red diamond</w:t>
      </w:r>
      <w:r w:rsidR="0082609A">
        <w:t>s</w:t>
      </w:r>
      <w:r>
        <w:t xml:space="preserve"> represents the mean.</w:t>
      </w:r>
    </w:p>
    <w:p w:rsidR="002D6C6B" w:rsidRDefault="002D6C6B" w:rsidP="001C7C42">
      <w:pPr>
        <w:pStyle w:val="Heading2"/>
      </w:pPr>
      <w:r>
        <w:t>Conclusion</w:t>
      </w:r>
    </w:p>
    <w:p w:rsidR="00B01CA6" w:rsidRDefault="00B01CA6" w:rsidP="00B01CA6">
      <w:r>
        <w:t>Oblique incidence diodes outperform geometrical diodes in terms of the asymmetry</w:t>
      </w:r>
      <w:r w:rsidR="007234FA">
        <w:t>. The added asymmetry comes at the expense of adding an extra terminal, making the oblique incidence diodes a 3-terminal device. The added terminal adds to the functionality of the device, allowing it to be used to implement graphene PN junction multiplexers and logic.</w:t>
      </w:r>
      <w:r w:rsidR="007831CD">
        <w:t xml:space="preserve"> The largest asymmetry was obtained for a gate angle of 45</w:t>
      </w:r>
      <w:r w:rsidR="007831CD">
        <w:rPr>
          <w:rFonts w:cs="Times"/>
        </w:rPr>
        <w:t>°.</w:t>
      </w:r>
    </w:p>
    <w:p w:rsidR="00AE160D" w:rsidRPr="00B01CA6" w:rsidRDefault="00BF38B3" w:rsidP="00E21D8C">
      <w:r>
        <w:t>Quantitatively, the asymmetry numbers are very low and need to be improved for the devices to be application worthy. The major culprit in limiting th</w:t>
      </w:r>
      <w:r w:rsidR="007F6967">
        <w:t>e asymmetry is the scattering, which smears the</w:t>
      </w:r>
      <w:r w:rsidR="008F3A1C">
        <w:t xml:space="preserve"> angular distribution of the carriers incident on the gate to the point of smearing the </w:t>
      </w:r>
      <w:r w:rsidR="008F3A1C">
        <w:lastRenderedPageBreak/>
        <w:t>differences in angles from 20</w:t>
      </w:r>
      <w:r w:rsidR="008F3A1C">
        <w:rPr>
          <w:rFonts w:cs="Times"/>
        </w:rPr>
        <w:t>° to 60°.</w:t>
      </w:r>
      <w:r w:rsidR="00AE160D">
        <w:rPr>
          <w:rFonts w:cs="Times"/>
        </w:rPr>
        <w:t xml:space="preserve"> Higher performance might be achievable using better channel and dielectrics. For example, using exfoliated graphene encapsulated by hBN would reduce the scattering</w:t>
      </w:r>
      <w:r w:rsidR="00E21D8C">
        <w:rPr>
          <w:rFonts w:cs="Times"/>
        </w:rPr>
        <w:t xml:space="preserve">, achieve </w:t>
      </w:r>
      <w:r w:rsidR="00266580">
        <w:rPr>
          <w:rFonts w:cs="Times"/>
        </w:rPr>
        <w:t>ballistic</w:t>
      </w:r>
      <w:r w:rsidR="00AE160D">
        <w:rPr>
          <w:rFonts w:cs="Times"/>
        </w:rPr>
        <w:t xml:space="preserve"> transport over a larger mean free path</w:t>
      </w:r>
      <w:r w:rsidR="00AE48D4">
        <w:rPr>
          <w:rFonts w:cs="Times"/>
        </w:rPr>
        <w:fldChar w:fldCharType="begin" w:fldLock="1"/>
      </w:r>
      <w:r w:rsidR="00D93F6D">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125], [139]\u2013[142]", "plainTextFormattedCitation" : "[125], [139]\u2013[142]", "previouslyFormattedCitation" : "[125], [139]\u2013[142]" }, "properties" : { "noteIndex" : 0 }, "schema" : "https://github.com/citation-style-language/schema/raw/master/csl-citation.json" }</w:instrText>
      </w:r>
      <w:r w:rsidR="00AE48D4">
        <w:rPr>
          <w:rFonts w:cs="Times"/>
        </w:rPr>
        <w:fldChar w:fldCharType="separate"/>
      </w:r>
      <w:r w:rsidR="00D93F6D" w:rsidRPr="00D93F6D">
        <w:rPr>
          <w:rFonts w:cs="Times"/>
          <w:noProof/>
        </w:rPr>
        <w:t>[125], [139]–[142]</w:t>
      </w:r>
      <w:r w:rsidR="00AE48D4">
        <w:rPr>
          <w:rFonts w:cs="Times"/>
        </w:rPr>
        <w:fldChar w:fldCharType="end"/>
      </w:r>
      <w:r w:rsidR="00E21D8C">
        <w:rPr>
          <w:rFonts w:cs="Times"/>
        </w:rPr>
        <w:t xml:space="preserve">, </w:t>
      </w:r>
      <w:r w:rsidR="00AE160D">
        <w:rPr>
          <w:rFonts w:cs="Times"/>
        </w:rPr>
        <w:t xml:space="preserve">which </w:t>
      </w:r>
      <w:r w:rsidR="00E21D8C">
        <w:rPr>
          <w:rFonts w:cs="Times"/>
        </w:rPr>
        <w:t>could</w:t>
      </w:r>
      <w:r w:rsidR="00AE160D">
        <w:rPr>
          <w:rFonts w:cs="Times"/>
        </w:rPr>
        <w:t xml:space="preserve"> yield higher asymmetry.</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AB7B79">
      <w:pPr>
        <w:pStyle w:val="Heading1"/>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D93F6D">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43]", "plainTextFormattedCitation" : "[143]", "previouslyFormattedCitation" : "[143]" }, "properties" : { "noteIndex" : 0 }, "schema" : "https://github.com/citation-style-language/schema/raw/master/csl-citation.json" }</w:instrText>
      </w:r>
      <w:r w:rsidR="0057340A">
        <w:fldChar w:fldCharType="separate"/>
      </w:r>
      <w:r w:rsidR="00D93F6D" w:rsidRPr="00D93F6D">
        <w:rPr>
          <w:noProof/>
        </w:rPr>
        <w:t>[143]</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D93F6D">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10], [29], [144]", "plainTextFormattedCitation" : "[10], [29], [144]", "previouslyFormattedCitation" : "[10], [29], [144]" }, "properties" : { "noteIndex" : 0 }, "schema" : "https://github.com/citation-style-language/schema/raw/master/csl-citation.json" }</w:instrText>
      </w:r>
      <w:r w:rsidR="00417028">
        <w:fldChar w:fldCharType="separate"/>
      </w:r>
      <w:r w:rsidR="00D93F6D" w:rsidRPr="00D93F6D">
        <w:rPr>
          <w:noProof/>
        </w:rPr>
        <w:t>[10], [29], [144]</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020A17">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105]\u2013[107]", "plainTextFormattedCitation" : "[105]\u2013[107]", "previouslyFormattedCitation" : "[104]\u2013[106]" }, "properties" : { "noteIndex" : 0 }, "schema" : "https://github.com/citation-style-language/schema/raw/master/csl-citation.json" }</w:instrText>
      </w:r>
      <w:r w:rsidR="00FB5998">
        <w:fldChar w:fldCharType="separate"/>
      </w:r>
      <w:r w:rsidR="00020A17" w:rsidRPr="00020A17">
        <w:rPr>
          <w:noProof/>
        </w:rPr>
        <w:t>[105]–[10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020A17">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78], [96], [145]", "plainTextFormattedCitation" : "[78], [96], [145]", "previouslyFormattedCitation" : "[77], [95], [145]" }, "properties" : { "noteIndex" : 0 }, "schema" : "https://github.com/citation-style-language/schema/raw/master/csl-citation.json" }</w:instrText>
      </w:r>
      <w:r w:rsidR="00417028">
        <w:fldChar w:fldCharType="separate"/>
      </w:r>
      <w:r w:rsidR="00020A17" w:rsidRPr="00020A17">
        <w:rPr>
          <w:noProof/>
        </w:rPr>
        <w:t>[78], [96], [145]</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D93F6D">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46]\u2013[152]", "plainTextFormattedCitation" : "[146]\u2013[152]", "previouslyFormattedCitation" : "[146]\u2013[152]" }, "properties" : { "noteIndex" : 0 }, "schema" : "https://github.com/citation-style-language/schema/raw/master/csl-citation.json" }</w:instrText>
      </w:r>
      <w:r w:rsidR="00BB09BB">
        <w:fldChar w:fldCharType="separate"/>
      </w:r>
      <w:r w:rsidR="00D93F6D" w:rsidRPr="00D93F6D">
        <w:rPr>
          <w:noProof/>
        </w:rPr>
        <w:t>[146]–[152]</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1C7C42">
      <w:pPr>
        <w:pStyle w:val="Heading2"/>
      </w:pPr>
      <w:r>
        <w:lastRenderedPageBreak/>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The lack of states in the dielectric energy gap translates to decaying wavefunctions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6C6A60">
      <w:pPr>
        <w:pStyle w:val="Caption"/>
      </w:pPr>
      <w:bookmarkStart w:id="24" w:name="_Ref489873128"/>
      <w:r>
        <w:t xml:space="preserve">Figure </w:t>
      </w:r>
      <w:fldSimple w:instr=" STYLEREF 1 \s ">
        <w:r w:rsidR="007462A2">
          <w:rPr>
            <w:noProof/>
            <w:cs/>
          </w:rPr>
          <w:t>‎</w:t>
        </w:r>
        <w:r w:rsidR="007462A2">
          <w:rPr>
            <w:noProof/>
          </w:rPr>
          <w:t>5</w:t>
        </w:r>
      </w:fldSimple>
      <w:r w:rsidR="007462A2">
        <w:t>.</w:t>
      </w:r>
      <w:fldSimple w:instr=" SEQ Figure \* ARABIC \s 1 ">
        <w:r w:rsidR="007462A2">
          <w:rPr>
            <w:noProof/>
          </w:rPr>
          <w:t>1</w:t>
        </w:r>
      </w:fldSimple>
      <w:bookmarkEnd w:id="24"/>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lastRenderedPageBreak/>
        <w:t>The calculation of the tunneling resistance is based on the analysis of Graphene-Insulator-Graphene (GIG) junctions</w:t>
      </w:r>
      <w:r>
        <w:fldChar w:fldCharType="begin" w:fldLock="1"/>
      </w:r>
      <w:r w:rsidR="00D93F6D">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53], [154]", "plainTextFormattedCitation" : "[153], [154]", "previouslyFormattedCitation" : "[153], [154]" }, "properties" : { "noteIndex" : 0 }, "schema" : "https://github.com/citation-style-language/schema/raw/master/csl-citation.json" }</w:instrText>
      </w:r>
      <w:r>
        <w:fldChar w:fldCharType="separate"/>
      </w:r>
      <w:r w:rsidR="00D93F6D" w:rsidRPr="00D93F6D">
        <w:rPr>
          <w:noProof/>
        </w:rPr>
        <w:t>[153], [154]</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D93F6D">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53], [154]", "plainTextFormattedCitation" : "[153], [154]", "previouslyFormattedCitation" : "[153], [154]" }, "properties" : { "noteIndex" : 0 }, "schema" : "https://github.com/citation-style-language/schema/raw/master/csl-citation.json" }</w:instrText>
      </w:r>
      <w:r>
        <w:fldChar w:fldCharType="separate"/>
      </w:r>
      <w:r w:rsidR="00D93F6D" w:rsidRPr="00D93F6D">
        <w:rPr>
          <w:noProof/>
        </w:rPr>
        <w:t>[153], [154]</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39"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6C6A60">
      <w:pPr>
        <w:pStyle w:val="Caption"/>
      </w:pPr>
      <w:bookmarkStart w:id="25" w:name="_Ref489371196"/>
      <w:r>
        <w:t xml:space="preserve">Figure </w:t>
      </w:r>
      <w:fldSimple w:instr=" STYLEREF 1 \s ">
        <w:r w:rsidR="007462A2">
          <w:rPr>
            <w:noProof/>
            <w:cs/>
          </w:rPr>
          <w:t>‎</w:t>
        </w:r>
        <w:r w:rsidR="007462A2">
          <w:rPr>
            <w:noProof/>
          </w:rPr>
          <w:t>5</w:t>
        </w:r>
      </w:fldSimple>
      <w:r w:rsidR="007462A2">
        <w:t>.</w:t>
      </w:r>
      <w:fldSimple w:instr=" SEQ Figure \* ARABIC \s 1 ">
        <w:r w:rsidR="007462A2">
          <w:rPr>
            <w:noProof/>
          </w:rPr>
          <w:t>2</w:t>
        </w:r>
      </w:fldSimple>
      <w:bookmarkEnd w:id="25"/>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lastRenderedPageBreak/>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6C6A60">
      <w:pPr>
        <w:pStyle w:val="Caption"/>
      </w:pPr>
      <w:bookmarkStart w:id="26" w:name="_Ref489421109"/>
      <w:r>
        <w:t xml:space="preserve">Figure </w:t>
      </w:r>
      <w:fldSimple w:instr=" STYLEREF 1 \s ">
        <w:r w:rsidR="007462A2">
          <w:rPr>
            <w:noProof/>
            <w:cs/>
          </w:rPr>
          <w:t>‎</w:t>
        </w:r>
        <w:r w:rsidR="007462A2">
          <w:rPr>
            <w:noProof/>
          </w:rPr>
          <w:t>5</w:t>
        </w:r>
      </w:fldSimple>
      <w:r w:rsidR="007462A2">
        <w:t>.</w:t>
      </w:r>
      <w:fldSimple w:instr=" SEQ Figure \* ARABIC \s 1 ">
        <w:r w:rsidR="007462A2">
          <w:rPr>
            <w:noProof/>
          </w:rPr>
          <w:t>3</w:t>
        </w:r>
      </w:fldSimple>
      <w:bookmarkEnd w:id="26"/>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4A6F51"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fldSimple w:instr=" STYLEREF 1 \s ">
              <w:r w:rsidR="00FD2A2C">
                <w:rPr>
                  <w:noProof/>
                  <w:cs/>
                </w:rPr>
                <w:t>‎</w:t>
              </w:r>
              <w:r w:rsidR="00FD2A2C">
                <w:rPr>
                  <w:noProof/>
                </w:rPr>
                <w:t>5</w:t>
              </w:r>
            </w:fldSimple>
            <w:r>
              <w:t>.</w:t>
            </w:r>
            <w:fldSimple w:instr=" SEQ Equation \* ARABIC \s 1 ">
              <w:r w:rsidR="007F279E">
                <w:rPr>
                  <w:noProof/>
                </w:rPr>
                <w:t>1</w:t>
              </w:r>
            </w:fldSimple>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r>
        <w:rPr>
          <w:rFonts w:eastAsiaTheme="minorEastAsia"/>
        </w:rPr>
        <w:t>is provided in</w:t>
      </w:r>
      <w:r w:rsidR="00CE0147">
        <w:rPr>
          <w:rFonts w:eastAsiaTheme="minorEastAsia"/>
        </w:rPr>
        <w:t xml:space="preserve"> Appendix D</w:t>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A more general analysis can be found in</w:t>
      </w:r>
      <w:r w:rsidR="00CE0147">
        <w:rPr>
          <w:rFonts w:eastAsiaTheme="minorEastAsia"/>
        </w:rPr>
        <w:t xml:space="preserve"> Appendix D</w:t>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27" w:name="_Ref489419767"/>
          </w:p>
        </w:tc>
        <w:tc>
          <w:tcPr>
            <w:tcW w:w="3856" w:type="pct"/>
            <w:vAlign w:val="center"/>
          </w:tcPr>
          <w:p w:rsidR="00CA15D8" w:rsidRPr="00583390" w:rsidRDefault="004A6F51"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4A6F51"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28" w:name="_Ref489713235"/>
            <w:r>
              <w:t>(</w:t>
            </w:r>
            <w:fldSimple w:instr=" STYLEREF 1 \s ">
              <w:r w:rsidR="00FD2A2C">
                <w:rPr>
                  <w:noProof/>
                  <w:cs/>
                </w:rPr>
                <w:t>‎</w:t>
              </w:r>
              <w:r w:rsidR="00FD2A2C">
                <w:rPr>
                  <w:noProof/>
                </w:rPr>
                <w:t>5</w:t>
              </w:r>
            </w:fldSimple>
            <w:r>
              <w:t>.</w:t>
            </w:r>
            <w:fldSimple w:instr=" SEQ Equation \* ARABIC \s 1 ">
              <w:r w:rsidR="00FD2A2C">
                <w:rPr>
                  <w:noProof/>
                </w:rPr>
                <w:t>2</w:t>
              </w:r>
            </w:fldSimple>
            <w:r>
              <w:t>)</w:t>
            </w:r>
            <w:bookmarkEnd w:id="28"/>
          </w:p>
        </w:tc>
      </w:tr>
    </w:tbl>
    <w:p w:rsidR="00015C36" w:rsidRDefault="00AF37C1" w:rsidP="00AF37C1">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27"/>
    <w:p w:rsidR="004D425E" w:rsidRDefault="004D425E" w:rsidP="001C7C42">
      <w:pPr>
        <w:pStyle w:val="Heading2"/>
      </w:pPr>
      <w:r>
        <w:t xml:space="preserve">Dependence Current Coupling Coefficient on Coupling </w:t>
      </w:r>
      <w:r w:rsidR="006B65CA">
        <w:t>Distance</w:t>
      </w:r>
    </w:p>
    <w:p w:rsidR="000F68F5" w:rsidRDefault="000F68F5" w:rsidP="000F68F5">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4A6F51"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29" w:name="_Ref489713041"/>
            <w:r>
              <w:t>(</w:t>
            </w:r>
            <w:fldSimple w:instr=" STYLEREF 1 \s ">
              <w:r w:rsidR="007F279E">
                <w:rPr>
                  <w:noProof/>
                  <w:cs/>
                </w:rPr>
                <w:t>‎</w:t>
              </w:r>
              <w:r w:rsidR="007F279E">
                <w:rPr>
                  <w:noProof/>
                </w:rPr>
                <w:t>5</w:t>
              </w:r>
            </w:fldSimple>
            <w:r>
              <w:t>.</w:t>
            </w:r>
            <w:fldSimple w:instr=" SEQ Equation \* ARABIC \s 1 ">
              <w:r w:rsidR="007F279E">
                <w:rPr>
                  <w:noProof/>
                </w:rPr>
                <w:t>3</w:t>
              </w:r>
            </w:fldSimple>
            <w:r>
              <w:t>)</w:t>
            </w:r>
            <w:bookmarkEnd w:id="29"/>
          </w:p>
        </w:tc>
      </w:tr>
    </w:tbl>
    <w:p w:rsidR="000F68F5" w:rsidRDefault="000F68F5" w:rsidP="000F68F5">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4A6F51"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30" w:name="_Ref489713141"/>
            <w:r>
              <w:t>(</w:t>
            </w:r>
            <w:fldSimple w:instr=" STYLEREF 1 \s ">
              <w:r w:rsidR="007F279E">
                <w:rPr>
                  <w:noProof/>
                  <w:cs/>
                </w:rPr>
                <w:t>‎</w:t>
              </w:r>
              <w:r w:rsidR="007F279E">
                <w:rPr>
                  <w:noProof/>
                </w:rPr>
                <w:t>5</w:t>
              </w:r>
            </w:fldSimple>
            <w:r>
              <w:t>.</w:t>
            </w:r>
            <w:fldSimple w:instr=" SEQ Equation \* ARABIC \s 1 ">
              <w:r w:rsidR="007F279E">
                <w:rPr>
                  <w:noProof/>
                </w:rPr>
                <w:t>4</w:t>
              </w:r>
            </w:fldSimple>
            <w:r>
              <w:t>)</w:t>
            </w:r>
            <w:bookmarkEnd w:id="30"/>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lastRenderedPageBreak/>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6C6A60">
      <w:pPr>
        <w:pStyle w:val="Caption"/>
      </w:pPr>
      <w:r>
        <w:t xml:space="preserve">Figure </w:t>
      </w:r>
      <w:fldSimple w:instr=" STYLEREF 1 \s ">
        <w:r w:rsidR="007462A2">
          <w:rPr>
            <w:noProof/>
            <w:cs/>
          </w:rPr>
          <w:t>‎</w:t>
        </w:r>
        <w:r w:rsidR="007462A2">
          <w:rPr>
            <w:noProof/>
          </w:rPr>
          <w:t>5</w:t>
        </w:r>
      </w:fldSimple>
      <w:r w:rsidR="007462A2">
        <w:t>.</w:t>
      </w:r>
      <w:fldSimple w:instr=" SEQ Figure \* ARABIC \s 1 ">
        <w:r w:rsidR="007462A2">
          <w:rPr>
            <w:noProof/>
          </w:rPr>
          <w:t>4</w:t>
        </w:r>
      </w:fldSimple>
      <w:r>
        <w:t xml:space="preserve"> (a) Spatial variation of the current and (b) Spatial variation of the voltage across a balanced coupler. The simulations were performed using SPICE over a discretized model comprised of 1000 sections.</w:t>
      </w:r>
    </w:p>
    <w:p w:rsidR="005012EA" w:rsidRDefault="005012EA" w:rsidP="001C7C42">
      <w:pPr>
        <w:pStyle w:val="Heading2"/>
      </w:pPr>
      <w:bookmarkStart w:id="31" w:name="_Ref489975368"/>
      <w:r>
        <w:t>Estimation of the tunneling resistance</w:t>
      </w:r>
      <w:bookmarkEnd w:id="31"/>
    </w:p>
    <w:p w:rsidR="005012EA" w:rsidRDefault="005012EA" w:rsidP="005012EA">
      <w:r>
        <w:t xml:space="preserve">The tunneling resistance can be estimated using the Bardeen Hamiltonian approach as in other Graphene-Insulator-Graphene junctions </w:t>
      </w:r>
      <w:r>
        <w:fldChar w:fldCharType="begin" w:fldLock="1"/>
      </w:r>
      <w:r w:rsidR="00D93F6D">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53], [154]", "plainTextFormattedCitation" : "[153], [154]", "previouslyFormattedCitation" : "[153], [154]" }, "properties" : { "noteIndex" : 0 }, "schema" : "https://github.com/citation-style-language/schema/raw/master/csl-citation.json" }</w:instrText>
      </w:r>
      <w:r>
        <w:fldChar w:fldCharType="separate"/>
      </w:r>
      <w:r w:rsidR="00D93F6D" w:rsidRPr="00D93F6D">
        <w:rPr>
          <w:noProof/>
        </w:rPr>
        <w:t>[153], [154]</w:t>
      </w:r>
      <w:r>
        <w:fldChar w:fldCharType="end"/>
      </w:r>
      <w:r>
        <w:t xml:space="preserve">. The tunneling current evaluated using the Bardeen Transfer Hamiltonian </w:t>
      </w:r>
      <w:r>
        <w:fldChar w:fldCharType="begin" w:fldLock="1"/>
      </w:r>
      <w:r w:rsidR="00D93F6D">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53], [154]", "plainTextFormattedCitation" : "[153], [154]", "previouslyFormattedCitation" : "[153], [154]" }, "properties" : { "noteIndex" : 0 }, "schema" : "https://github.com/citation-style-language/schema/raw/master/csl-citation.json" }</w:instrText>
      </w:r>
      <w:r>
        <w:fldChar w:fldCharType="separate"/>
      </w:r>
      <w:r w:rsidR="00D93F6D" w:rsidRPr="00D93F6D">
        <w:rPr>
          <w:noProof/>
        </w:rPr>
        <w:t>[153], [154]</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5</w:t>
              </w:r>
            </w:fldSimple>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4A6F51"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6</w:t>
              </w:r>
            </w:fldSimple>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rsidR="00D93F6D">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53], [154]", "plainTextFormattedCitation" : "[153], [154]", "previouslyFormattedCitation" : "[153], [154]" }, "properties" : { "noteIndex" : 0 }, "schema" : "https://github.com/citation-style-language/schema/raw/master/csl-citation.json" }</w:instrText>
      </w:r>
      <w:r>
        <w:fldChar w:fldCharType="separate"/>
      </w:r>
      <w:r w:rsidR="00D93F6D" w:rsidRPr="00D93F6D">
        <w:rPr>
          <w:noProof/>
        </w:rPr>
        <w:t>[153], [154]</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4A6F51"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32" w:name="_Ref489744879"/>
            <w:r>
              <w:t>(</w:t>
            </w:r>
            <w:fldSimple w:instr=" STYLEREF 1 \s ">
              <w:r w:rsidR="007F279E">
                <w:rPr>
                  <w:noProof/>
                  <w:cs/>
                </w:rPr>
                <w:t>‎</w:t>
              </w:r>
              <w:r w:rsidR="007F279E">
                <w:rPr>
                  <w:noProof/>
                </w:rPr>
                <w:t>5</w:t>
              </w:r>
            </w:fldSimple>
            <w:r>
              <w:t>.</w:t>
            </w:r>
            <w:fldSimple w:instr=" SEQ Equation \* ARABIC \s 1 ">
              <w:r w:rsidR="007F279E">
                <w:rPr>
                  <w:noProof/>
                </w:rPr>
                <w:t>7</w:t>
              </w:r>
            </w:fldSimple>
            <w:r>
              <w:t>)</w:t>
            </w:r>
            <w:bookmarkEnd w:id="32"/>
          </w:p>
        </w:tc>
      </w:tr>
    </w:tbl>
    <w:p w:rsidR="005012EA" w:rsidRDefault="005012EA" w:rsidP="005012EA">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lastRenderedPageBreak/>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6C6A60">
      <w:pPr>
        <w:pStyle w:val="Caption"/>
      </w:pPr>
      <w:bookmarkStart w:id="33" w:name="_Ref489743942"/>
      <w:r>
        <w:t xml:space="preserve">Figure </w:t>
      </w:r>
      <w:fldSimple w:instr=" STYLEREF 1 \s ">
        <w:r w:rsidR="007462A2">
          <w:rPr>
            <w:noProof/>
            <w:cs/>
          </w:rPr>
          <w:t>‎</w:t>
        </w:r>
        <w:r w:rsidR="007462A2">
          <w:rPr>
            <w:noProof/>
          </w:rPr>
          <w:t>5</w:t>
        </w:r>
      </w:fldSimple>
      <w:r w:rsidR="007462A2">
        <w:t>.</w:t>
      </w:r>
      <w:fldSimple w:instr=" SEQ Figure \* ARABIC \s 1 ">
        <w:r w:rsidR="007462A2">
          <w:rPr>
            <w:noProof/>
          </w:rPr>
          <w:t>5</w:t>
        </w:r>
      </w:fldSimple>
      <w:bookmarkEnd w:id="33"/>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4A6F51"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8</w:t>
              </w:r>
            </w:fldSimple>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direction. </w:t>
      </w:r>
    </w:p>
    <w:p w:rsidR="005012EA" w:rsidRDefault="005012EA" w:rsidP="005012EA">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4) The region between the two branches of the coupler is typically composed of an oxide. The effective mass of the oxide should be taken into account when calculating the tunneling matrix element, not the free-electron mass.</w:t>
      </w:r>
    </w:p>
    <w:p w:rsidR="005012EA" w:rsidRDefault="005012EA" w:rsidP="005012EA">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9</w:t>
              </w:r>
            </w:fldSimple>
            <w:r>
              <w:t>)</w:t>
            </w:r>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w:t>
      </w:r>
      <w:r w:rsidR="00AE1A31">
        <w:t xml:space="preserv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r>
              <w:t>(</w:t>
            </w:r>
            <w:fldSimple w:instr=" STYLEREF 1 \s ">
              <w:r>
                <w:rPr>
                  <w:noProof/>
                  <w:cs/>
                </w:rPr>
                <w:t>‎</w:t>
              </w:r>
              <w:r>
                <w:rPr>
                  <w:noProof/>
                </w:rPr>
                <w:t>5</w:t>
              </w:r>
            </w:fldSimple>
            <w:r>
              <w:t>.</w:t>
            </w:r>
            <w:fldSimple w:instr=" SEQ Equation \* ARABIC \s 1 ">
              <w:r>
                <w:rPr>
                  <w:noProof/>
                </w:rPr>
                <w:t>10</w:t>
              </w:r>
            </w:fldSimple>
            <w:r>
              <w:t>)</w:t>
            </w:r>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AE1A31">
        <w:t>(</w:t>
      </w:r>
      <w:r w:rsidR="00AE1A31">
        <w:rPr>
          <w:noProof/>
          <w:cs/>
        </w:rPr>
        <w:t>‎</w:t>
      </w:r>
      <w:r w:rsidR="00AE1A31">
        <w:rPr>
          <w:noProof/>
        </w:rPr>
        <w:t>5</w:t>
      </w:r>
      <w:r w:rsidR="00AE1A31">
        <w:t>.</w:t>
      </w:r>
      <w:r w:rsidR="00AE1A31">
        <w:rPr>
          <w:noProof/>
        </w:rPr>
        <w:t>4</w:t>
      </w:r>
      <w:r w:rsidR="00AE1A31">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4A6F51"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34" w:name="_Ref489822567"/>
            <w:r>
              <w:t>(</w:t>
            </w:r>
            <w:fldSimple w:instr=" STYLEREF 1 \s ">
              <w:r w:rsidR="00AE1A31">
                <w:rPr>
                  <w:noProof/>
                  <w:cs/>
                </w:rPr>
                <w:t>‎</w:t>
              </w:r>
              <w:r w:rsidR="00AE1A31">
                <w:rPr>
                  <w:noProof/>
                </w:rPr>
                <w:t>5</w:t>
              </w:r>
            </w:fldSimple>
            <w:r>
              <w:t>.</w:t>
            </w:r>
            <w:fldSimple w:instr=" SEQ Equation \* ARABIC \s 1 ">
              <w:r w:rsidR="00AE1A31">
                <w:rPr>
                  <w:noProof/>
                </w:rPr>
                <w:t>11</w:t>
              </w:r>
            </w:fldSimple>
            <w:r>
              <w:t>)</w:t>
            </w:r>
            <w:bookmarkEnd w:id="34"/>
          </w:p>
        </w:tc>
      </w:tr>
    </w:tbl>
    <w:p w:rsidR="005012EA" w:rsidRDefault="005012EA" w:rsidP="005012EA">
      <w:r>
        <w:t xml:space="preserve">Evaluating Equation </w:t>
      </w:r>
      <w:r>
        <w:fldChar w:fldCharType="begin"/>
      </w:r>
      <w:r>
        <w:instrText xml:space="preserve"> REF _Ref489822567 \h </w:instrText>
      </w:r>
      <w:r>
        <w:fldChar w:fldCharType="separate"/>
      </w:r>
      <w:r w:rsidR="00AE1A31">
        <w:t>(</w:t>
      </w:r>
      <w:r w:rsidR="00AE1A31">
        <w:rPr>
          <w:noProof/>
          <w:cs/>
        </w:rPr>
        <w:t>‎</w:t>
      </w:r>
      <w:r w:rsidR="00AE1A31">
        <w:rPr>
          <w:noProof/>
        </w:rPr>
        <w:t>5</w:t>
      </w:r>
      <w:r w:rsidR="00AE1A31">
        <w:t>.</w:t>
      </w:r>
      <w:r w:rsidR="00AE1A31">
        <w:rPr>
          <w:noProof/>
        </w:rPr>
        <w:t>11</w:t>
      </w:r>
      <w:r w:rsidR="00AE1A31">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AE1A31">
        <w:t xml:space="preserve">Figure </w:t>
      </w:r>
      <w:r w:rsidR="00AE1A31">
        <w:rPr>
          <w:noProof/>
          <w:cs/>
        </w:rPr>
        <w:t>‎</w:t>
      </w:r>
      <w:r w:rsidR="00AE1A31">
        <w:rPr>
          <w:noProof/>
        </w:rPr>
        <w:t>5</w:t>
      </w:r>
      <w:r w:rsidR="00AE1A31">
        <w:t>.</w:t>
      </w:r>
      <w:r w:rsidR="00AE1A31">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lastRenderedPageBreak/>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6C6A60">
      <w:pPr>
        <w:pStyle w:val="Caption"/>
      </w:pPr>
      <w:bookmarkStart w:id="35" w:name="_Ref489828137"/>
      <w:r>
        <w:t xml:space="preserve">Figure </w:t>
      </w:r>
      <w:fldSimple w:instr=" STYLEREF 1 \s ">
        <w:r w:rsidR="007462A2">
          <w:rPr>
            <w:noProof/>
            <w:cs/>
          </w:rPr>
          <w:t>‎</w:t>
        </w:r>
        <w:r w:rsidR="007462A2">
          <w:rPr>
            <w:noProof/>
          </w:rPr>
          <w:t>5</w:t>
        </w:r>
      </w:fldSimple>
      <w:r w:rsidR="007462A2">
        <w:t>.</w:t>
      </w:r>
      <w:fldSimple w:instr=" SEQ Figure \* ARABIC \s 1 ">
        <w:r w:rsidR="007462A2">
          <w:rPr>
            <w:noProof/>
          </w:rPr>
          <w:t>6</w:t>
        </w:r>
      </w:fldSimple>
      <w:bookmarkEnd w:id="35"/>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D93F6D">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53], [154]", "plainTextFormattedCitation" : "[153], [154]", "previouslyFormattedCitation" : "[153], [154]" }, "properties" : { "noteIndex" : 0 }, "schema" : "https://github.com/citation-style-language/schema/raw/master/csl-citation.json" }</w:instrText>
      </w:r>
      <w:r>
        <w:fldChar w:fldCharType="separate"/>
      </w:r>
      <w:r w:rsidR="00D93F6D" w:rsidRPr="00D93F6D">
        <w:rPr>
          <w:noProof/>
        </w:rPr>
        <w:t>[153], [154]</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1C7C42">
      <w:pPr>
        <w:pStyle w:val="Heading2"/>
      </w:pPr>
      <w:r>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5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D93F6D">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46], [148]\u2013[152], [155], [156]", "plainTextFormattedCitation" : "[146], [148]\u2013[152], [155], [156]", "previouslyFormattedCitation" : "[146], [148]\u2013[152], [155], [156]" }, "properties" : { "noteIndex" : 0 }, "schema" : "https://github.com/citation-style-language/schema/raw/master/csl-citation.json" }</w:instrText>
      </w:r>
      <w:r w:rsidR="00E47B79">
        <w:fldChar w:fldCharType="separate"/>
      </w:r>
      <w:r w:rsidR="00D93F6D" w:rsidRPr="00D93F6D">
        <w:rPr>
          <w:noProof/>
        </w:rPr>
        <w:t>[146], [148]–[152], [155], [156]</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D93F6D">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53], [154]", "plainTextFormattedCitation" : "[153], [154]", "previouslyFormattedCitation" : "[153], [154]" }, "properties" : { "noteIndex" : 0 }, "schema" : "https://github.com/citation-style-language/schema/raw/master/csl-citation.json" }</w:instrText>
      </w:r>
      <w:r w:rsidR="00E47B79">
        <w:fldChar w:fldCharType="separate"/>
      </w:r>
      <w:r w:rsidR="00D93F6D" w:rsidRPr="00D93F6D">
        <w:rPr>
          <w:noProof/>
        </w:rPr>
        <w:t>[153], [154]</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and should be prevented</w:t>
      </w:r>
      <w:r w:rsidR="00AB2C60">
        <w:t xml:space="preserve"> if the interconnects do not belong to the same route. </w:t>
      </w:r>
    </w:p>
    <w:p w:rsidR="00AB2C60" w:rsidRDefault="00A764EE" w:rsidP="002746DB">
      <w:r>
        <w:lastRenderedPageBreak/>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w:t>
      </w:r>
      <w:r w:rsidR="002746DB">
        <w:t xml:space="preserve"> as long as they carry independent signals</w:t>
      </w:r>
      <w:r>
        <w:t>.</w:t>
      </w:r>
      <w:r w:rsidR="00B90F97">
        <w:t xml:space="preserve"> </w:t>
      </w:r>
    </w:p>
    <w:p w:rsidR="004D425E" w:rsidRDefault="004D425E" w:rsidP="001C7C42">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below 5 n</w:t>
      </w:r>
      <w:r w:rsidR="00A92BD2">
        <w:t>m</w:t>
      </w:r>
      <w:r>
        <w:t xml:space="preserve">. However, care should be taken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AB7B79">
      <w:pPr>
        <w:pStyle w:val="Heading1"/>
      </w:pPr>
      <w:r>
        <w:lastRenderedPageBreak/>
        <w:t>Current Technological Limitations on Graphene Devices and Circuits</w:t>
      </w:r>
    </w:p>
    <w:p w:rsidR="00BA45DC" w:rsidRPr="00BA45DC" w:rsidRDefault="00BA45DC" w:rsidP="00BA45DC">
      <w:r>
        <w:t>The performance of graphene FETs and devices is hampered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1C7C42">
      <w:pPr>
        <w:pStyle w:val="Heading2"/>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D93F6D">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142]", "plainTextFormattedCitation" : "[142]", "previouslyFormattedCitation" : "[142]" }, "properties" : { "noteIndex" : 0 }, "schema" : "https://github.com/citation-style-language/schema/raw/master/csl-citation.json" }</w:instrText>
      </w:r>
      <w:r>
        <w:fldChar w:fldCharType="separate"/>
      </w:r>
      <w:r w:rsidR="00D93F6D" w:rsidRPr="00D93F6D">
        <w:rPr>
          <w:noProof/>
        </w:rPr>
        <w:t>[142]</w:t>
      </w:r>
      <w:r>
        <w:fldChar w:fldCharType="end"/>
      </w:r>
      <w:r>
        <w:t>, they are simpler to fabricate. Contacts play an important role in the device’s performance. In this section, we discuss the current limitations in terms of 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6C6A60">
      <w:pPr>
        <w:pStyle w:val="Caption"/>
      </w:pPr>
      <w:bookmarkStart w:id="36" w:name="_Ref489901797"/>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1</w:t>
        </w:r>
      </w:fldSimple>
      <w:bookmarkEnd w:id="36"/>
      <w:r>
        <w:t xml:space="preserve"> (a) False Color SEM image, and (b) Cross-Section of a typical graphene FET. The top gate oxide is used to passivate the device against environmental effects when used </w:t>
      </w:r>
      <w:r w:rsidR="000146B7">
        <w:t xml:space="preserve">or measured </w:t>
      </w:r>
      <w:r>
        <w:t>in air.</w:t>
      </w:r>
    </w:p>
    <w:p w:rsidR="008F62A8" w:rsidRDefault="008F62A8" w:rsidP="00A1321C">
      <w:pPr>
        <w:pStyle w:val="Heading3"/>
      </w:pPr>
      <w:r>
        <w:lastRenderedPageBreak/>
        <w:t>Electrical Resistance</w:t>
      </w:r>
    </w:p>
    <w:p w:rsidR="00296947" w:rsidRDefault="00296947" w:rsidP="00051E7B">
      <w:r>
        <w:t xml:space="preserve">Electrical contact resistance between metal and graphene has been studied extensively. Different </w:t>
      </w:r>
      <w:r w:rsidR="00D3667D">
        <w:t xml:space="preserve">contact </w:t>
      </w:r>
      <w:r>
        <w:t>models differ in the complexity and accuracy</w:t>
      </w:r>
      <w:r w:rsidR="00D3667D">
        <w:fldChar w:fldCharType="begin" w:fldLock="1"/>
      </w:r>
      <w:r w:rsidR="00D93F6D">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77e1dd9d-088f-4080-8df8-63bd8e513f66"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157]\u2013[165], [31], [26], [166], [35], [167], [168]", "plainTextFormattedCitation" : "[157]\u2013[165], [31], [26], [166], [35], [167], [168]", "previouslyFormattedCitation" : "[157]\u2013[165], [31], [26], [166], [35], [167], [168]" }, "properties" : { "noteIndex" : 0 }, "schema" : "https://github.com/citation-style-language/schema/raw/master/csl-citation.json" }</w:instrText>
      </w:r>
      <w:r w:rsidR="00D3667D">
        <w:fldChar w:fldCharType="separate"/>
      </w:r>
      <w:r w:rsidR="00D93F6D" w:rsidRPr="00D93F6D">
        <w:rPr>
          <w:noProof/>
        </w:rPr>
        <w:t>[157]–[165], [31], [26], [166], [35], [167], [168]</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D93F6D">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69]", "plainTextFormattedCitation" : "[169]", "previouslyFormattedCitation" : "[169]" }, "properties" : { "noteIndex" : 0 }, "schema" : "https://github.com/citation-style-language/schema/raw/master/csl-citation.json" }</w:instrText>
      </w:r>
      <w:r w:rsidR="00C07D0F">
        <w:fldChar w:fldCharType="separate"/>
      </w:r>
      <w:r w:rsidR="00D93F6D" w:rsidRPr="00D93F6D">
        <w:rPr>
          <w:noProof/>
        </w:rPr>
        <w:t>[169]</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D93F6D">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70], [171]", "plainTextFormattedCitation" : "[170], [171]", "previouslyFormattedCitation" : "[170], [171]" }, "properties" : { "noteIndex" : 0 }, "schema" : "https://github.com/citation-style-language/schema/raw/master/csl-citation.json" }</w:instrText>
      </w:r>
      <w:r w:rsidR="00C07D0F">
        <w:fldChar w:fldCharType="separate"/>
      </w:r>
      <w:r w:rsidR="00D93F6D" w:rsidRPr="00D93F6D">
        <w:rPr>
          <w:noProof/>
        </w:rPr>
        <w:t>[170], [171]</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D93F6D">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160], [161], [163], [35], [172]\u2013[175], [38], [176]", "plainTextFormattedCitation" : "[160], [161], [163], [35], [172]\u2013[175], [38], [176]", "previouslyFormattedCitation" : "[160], [161], [163], [35], [172]\u2013[175], [38], [176]" }, "properties" : { "noteIndex" : 0 }, "schema" : "https://github.com/citation-style-language/schema/raw/master/csl-citation.json" }</w:instrText>
      </w:r>
      <w:r w:rsidR="00C07D0F">
        <w:fldChar w:fldCharType="separate"/>
      </w:r>
      <w:r w:rsidR="00D93F6D" w:rsidRPr="00D93F6D">
        <w:rPr>
          <w:noProof/>
        </w:rPr>
        <w:t>[160], [161], [163], [35], [172]–[175], [38], [176]</w:t>
      </w:r>
      <w:r w:rsidR="00C07D0F">
        <w:fldChar w:fldCharType="end"/>
      </w:r>
      <w:r w:rsidR="004C618A">
        <w:t>, measured experimentally</w:t>
      </w:r>
      <w:r w:rsidR="00C07D0F">
        <w:fldChar w:fldCharType="begin" w:fldLock="1"/>
      </w:r>
      <w:r w:rsidR="00020A17">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mendeley" : { "formattedCitation" : "[43], [124], [164], [166], [175], [177]\u2013[179]", "plainTextFormattedCitation" : "[43], [124], [164], [166], [175], [177]\u2013[179]", "previouslyFormattedCitation" : "[123], [124], [164], [166], [175], [177]\u2013[179]" }, "properties" : { "noteIndex" : 0 }, "schema" : "https://github.com/citation-style-language/schema/raw/master/csl-citation.json" }</w:instrText>
      </w:r>
      <w:r w:rsidR="00C07D0F">
        <w:fldChar w:fldCharType="separate"/>
      </w:r>
      <w:r w:rsidR="00020A17" w:rsidRPr="00020A17">
        <w:rPr>
          <w:noProof/>
        </w:rPr>
        <w:t>[43], [124], [164], [166], [175], [177]–[179]</w:t>
      </w:r>
      <w:r w:rsidR="00C07D0F">
        <w:fldChar w:fldCharType="end"/>
      </w:r>
      <w:r w:rsidR="004C618A">
        <w:t>, and it</w:t>
      </w:r>
      <w:r w:rsidR="00B44011">
        <w:t>s impact on the interpretation of experimental data evaluated</w:t>
      </w:r>
      <w:r w:rsidR="00C07D0F">
        <w:fldChar w:fldCharType="begin" w:fldLock="1"/>
      </w:r>
      <w:r w:rsidR="00D93F6D">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69]", "plainTextFormattedCitation" : "[169]", "previouslyFormattedCitation" : "[169]" }, "properties" : { "noteIndex" : 0 }, "schema" : "https://github.com/citation-style-language/schema/raw/master/csl-citation.json" }</w:instrText>
      </w:r>
      <w:r w:rsidR="00C07D0F">
        <w:fldChar w:fldCharType="separate"/>
      </w:r>
      <w:r w:rsidR="00D93F6D" w:rsidRPr="00D93F6D">
        <w:rPr>
          <w:noProof/>
        </w:rPr>
        <w:t>[169]</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D93F6D">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59]\u2013[161], [163], [164], [31], [26], [167], [168], [172]\u2013[175], [180]\u2013[182]", "plainTextFormattedCitation" : "[159]\u2013[161], [163], [164], [31], [26], [167], [168], [172]\u2013[175], [180]\u2013[182]", "previouslyFormattedCitation" : "[159]\u2013[161], [163], [164], [31], [26], [167], [168], [172]\u2013[175], [180]\u2013[182]" }, "properties" : { "noteIndex" : 0 }, "schema" : "https://github.com/citation-style-language/schema/raw/master/csl-citation.json" }</w:instrText>
      </w:r>
      <w:r w:rsidR="006D3C6A">
        <w:fldChar w:fldCharType="separate"/>
      </w:r>
      <w:r w:rsidR="00D93F6D" w:rsidRPr="00D93F6D">
        <w:rPr>
          <w:noProof/>
        </w:rPr>
        <w:t>[159]–[161], [163], [164], [31], [26], [167], [168], [172]–[175], [180]–[182]</w:t>
      </w:r>
      <w:r w:rsidR="006D3C6A">
        <w:fldChar w:fldCharType="end"/>
      </w:r>
      <w:r w:rsidR="006D3C6A">
        <w:t>. Palladium and nickel has been identified as the metals with lowest contact resistance with graphene</w:t>
      </w:r>
      <w:r w:rsidR="000B4BD5">
        <w:fldChar w:fldCharType="begin" w:fldLock="1"/>
      </w:r>
      <w:r w:rsidR="00D93F6D">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1371fa95-1bdf-4075-ace8-85de05a641df"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159], [161], [163], [165], [31], [171], [175], [180], [181], [183], [184]", "plainTextFormattedCitation" : "[159], [161], [163], [165], [31], [171], [175], [180], [181], [183], [184]", "previouslyFormattedCitation" : "[159], [161], [163], [165], [31], [171], [175], [180], [181], [183], [184]" }, "properties" : { "noteIndex" : 0 }, "schema" : "https://github.com/citation-style-language/schema/raw/master/csl-citation.json" }</w:instrText>
      </w:r>
      <w:r w:rsidR="000B4BD5">
        <w:fldChar w:fldCharType="separate"/>
      </w:r>
      <w:r w:rsidR="00D93F6D" w:rsidRPr="00D93F6D">
        <w:rPr>
          <w:noProof/>
        </w:rPr>
        <w:t>[159], [161], [163], [165], [31], [171], [175], [180], [181], [183], [184]</w:t>
      </w:r>
      <w:r w:rsidR="000B4BD5">
        <w:fldChar w:fldCharType="end"/>
      </w:r>
      <w:r w:rsidR="000B4BD5">
        <w:t>, with Pd giving lower contact resistance results</w:t>
      </w:r>
      <w:r w:rsidR="006D3C6A">
        <w:t xml:space="preserve">. </w:t>
      </w:r>
      <w:r w:rsidR="00555757">
        <w:t>T</w:t>
      </w:r>
      <w:r w:rsidR="006D3C6A">
        <w:t>he low adhesion of Pd to graphene necessitates the use of an adhesion layer. Titanium and chromium has been both proposed and used as adhesion layer candidates</w:t>
      </w:r>
      <w:r w:rsidR="00563857">
        <w:fldChar w:fldCharType="begin" w:fldLock="1"/>
      </w:r>
      <w:r w:rsidR="00D93F6D">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167], [185]", "plainTextFormattedCitation" : "[167], [185]", "previouslyFormattedCitation" : "[167], [185]" }, "properties" : { "noteIndex" : 0 }, "schema" : "https://github.com/citation-style-language/schema/raw/master/csl-citation.json" }</w:instrText>
      </w:r>
      <w:r w:rsidR="00563857">
        <w:fldChar w:fldCharType="separate"/>
      </w:r>
      <w:r w:rsidR="00D93F6D" w:rsidRPr="00D93F6D">
        <w:rPr>
          <w:noProof/>
        </w:rPr>
        <w:t>[167], [185]</w:t>
      </w:r>
      <w:r w:rsidR="00563857">
        <w:fldChar w:fldCharType="end"/>
      </w:r>
      <w:r w:rsidR="006D3C6A">
        <w:t xml:space="preserve">. </w:t>
      </w:r>
    </w:p>
    <w:p w:rsidR="00C07D0F" w:rsidRDefault="00771A9D" w:rsidP="00D4012A">
      <w:r>
        <w:t>To compare Ti/Pd vs Cr/Pd stacks, we fabricated 25 devices of each and fitted it to the constant mobility model</w:t>
      </w:r>
      <w:r>
        <w:fldChar w:fldCharType="begin" w:fldLock="1"/>
      </w:r>
      <w:r w:rsidR="00020A17">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113]", "plainTextFormattedCitation" : "[113]", "previouslyFormattedCitation" : "[112]" }, "properties" : { "noteIndex" : 0 }, "schema" : "https://github.com/citation-style-language/schema/raw/master/csl-citation.json" }</w:instrText>
      </w:r>
      <w:r>
        <w:fldChar w:fldCharType="separate"/>
      </w:r>
      <w:r w:rsidR="00020A17" w:rsidRPr="00020A17">
        <w:rPr>
          <w:noProof/>
        </w:rPr>
        <w:t>[113]</w:t>
      </w:r>
      <w:r>
        <w:fldChar w:fldCharType="end"/>
      </w:r>
      <w:r>
        <w:t>, which provides a single value for the contact resistance. The fabrication procedure is similar to that outlined in</w:t>
      </w:r>
      <w:r w:rsidR="00CE0147">
        <w:t xml:space="preserve"> Appendix B</w:t>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a box plot of the fitted data is shown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lastRenderedPageBreak/>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6C6A60">
      <w:pPr>
        <w:pStyle w:val="Caption"/>
      </w:pPr>
      <w:bookmarkStart w:id="37" w:name="_Ref489900135"/>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2</w:t>
        </w:r>
      </w:fldSimple>
      <w:bookmarkEnd w:id="37"/>
      <w:r>
        <w:t xml:space="preserve"> Box plot of extracted contact resistance value for Cr/Pd and Ti/Pd metal stacks. The layer thickness was 1.5/40 nm for each stack</w:t>
      </w:r>
      <w:r w:rsidR="00755BE5">
        <w:t>. T</w:t>
      </w:r>
      <w:r>
        <w:t>he data analysis was performed using measurements from 25 devices for each metal stack.</w:t>
      </w:r>
      <w:r w:rsidR="00755BE5">
        <w:t xml:space="preserve"> The box plot whisker edges correspond to the extreme data points, the blue box limits correspond to the 75% and 25% percentile points and the red horizontal line is the median of the data.</w:t>
      </w:r>
      <w:r w:rsidR="006523DF">
        <w:t xml:space="preserve"> The results show the the Ti/Pd stack shows less spread and lower contact resistance compared to Cr/Pd.</w:t>
      </w:r>
    </w:p>
    <w:p w:rsidR="004D3A95" w:rsidRPr="004D3A95" w:rsidRDefault="00F115A7" w:rsidP="00163F32">
      <w:r>
        <w:t>The spread in Ti/Pd and Cr/Pd can be attributed to the formation of metal oxides at the adhesion layer/graphene interface</w:t>
      </w:r>
      <w:r>
        <w:fldChar w:fldCharType="begin" w:fldLock="1"/>
      </w:r>
      <w:r w:rsidR="00D93F6D">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71]", "plainTextFormattedCitation" : "[171]", "previouslyFormattedCitation" : "[171]" }, "properties" : { "noteIndex" : 0 }, "schema" : "https://github.com/citation-style-language/schema/raw/master/csl-citation.json" }</w:instrText>
      </w:r>
      <w:r>
        <w:fldChar w:fldCharType="separate"/>
      </w:r>
      <w:r w:rsidR="00D93F6D" w:rsidRPr="00D93F6D">
        <w:rPr>
          <w:noProof/>
        </w:rPr>
        <w:t>[171]</w:t>
      </w:r>
      <w:r>
        <w:fldChar w:fldCharType="end"/>
      </w:r>
      <w:r>
        <w:t xml:space="preserve">. </w:t>
      </w:r>
      <w:r w:rsidR="001C43A8">
        <w:t>The lower spread and median in Ti/Pd points towards less oxidation of Ti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D93F6D">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8], [159], [163], [166], [171], [175], [179], [181], [182], [186]", "plainTextFormattedCitation" : "[8], [159], [163], [166], [171], [175], [179], [181], [182], [186]", "previouslyFormattedCitation" : "[8], [159], [163], [166], [171], [175], [179], [181], [182], [186]" }, "properties" : { "noteIndex" : 0 }, "schema" : "https://github.com/citation-style-language/schema/raw/master/csl-citation.json" }</w:instrText>
      </w:r>
      <w:r w:rsidR="003A5315">
        <w:fldChar w:fldCharType="separate"/>
      </w:r>
      <w:r w:rsidR="00D93F6D" w:rsidRPr="00D93F6D">
        <w:rPr>
          <w:noProof/>
        </w:rPr>
        <w:t>[8], [159], [163], [166], [171], [175], [179], [181], [182], [186]</w:t>
      </w:r>
      <w:r w:rsidR="003A5315">
        <w:fldChar w:fldCharType="end"/>
      </w:r>
      <w:r w:rsidR="004308B0">
        <w:t>.</w:t>
      </w:r>
      <w:r w:rsidR="00A96F60">
        <w:t xml:space="preserve"> </w:t>
      </w:r>
    </w:p>
    <w:p w:rsidR="008F62A8" w:rsidRDefault="008F62A8" w:rsidP="00A1321C">
      <w:pPr>
        <w:pStyle w:val="Heading3"/>
      </w:pPr>
      <w:r>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w:t>
      </w:r>
      <w:r w:rsidR="003124C8">
        <w:lastRenderedPageBreak/>
        <w:t xml:space="preserve">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D93F6D">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939f0195-8c15-40c2-9954-48b7655e82ff", "http://www.mendeley.com/documents/?uuid=4b1a6407-fe8a-4644-a4c0-478a27852b2c"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8f35efce-27c1-4651-91c7-c1dcd8a10462", "http://www.mendeley.com/documents/?uuid=102de8f6-b8d1-4a77-a543-31d01309fd5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0d9208c8-b680-4981-84ff-38abc3e512f7", "http://www.mendeley.com/documents/?uuid=cb3f40b9-b296-4549-9856-f6fc6e7315cd"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6b16ed36-1cae-4211-81c7-2ce3d6b7146b", "http://www.mendeley.com/documents/?uuid=2ecbe9bf-eb06-48c8-a188-91220f934312" ] } ], "mendeley" : { "formattedCitation" : "[187]\u2013[190]", "plainTextFormattedCitation" : "[187]\u2013[190]", "previouslyFormattedCitation" : "[187]\u2013[190]" }, "properties" : { "noteIndex" : 0 }, "schema" : "https://github.com/citation-style-language/schema/raw/master/csl-citation.json" }</w:instrText>
      </w:r>
      <w:r w:rsidR="0026222D">
        <w:fldChar w:fldCharType="separate"/>
      </w:r>
      <w:r w:rsidR="00D93F6D" w:rsidRPr="00D93F6D">
        <w:rPr>
          <w:noProof/>
        </w:rPr>
        <w:t>[187]–[190]</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6C6A60">
      <w:pPr>
        <w:pStyle w:val="Caption"/>
      </w:pPr>
      <w:bookmarkStart w:id="38" w:name="_Ref489905083"/>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3</w:t>
        </w:r>
      </w:fldSimple>
      <w:bookmarkEnd w:id="38"/>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4A6F51"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fldSimple w:instr=" STYLEREF 1 \s ">
              <w:r>
                <w:rPr>
                  <w:noProof/>
                  <w:cs/>
                </w:rPr>
                <w:t>‎</w:t>
              </w:r>
              <w:r>
                <w:rPr>
                  <w:noProof/>
                </w:rPr>
                <w:t>6</w:t>
              </w:r>
            </w:fldSimple>
            <w:r>
              <w:t>.</w:t>
            </w:r>
            <w:fldSimple w:instr=" SEQ Equation \* ARABIC \s 1 ">
              <w:r>
                <w:rPr>
                  <w:noProof/>
                </w:rPr>
                <w:t>1</w:t>
              </w:r>
            </w:fldSimple>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39" w:name="_Ref489906151"/>
            <w:r>
              <w:t>(</w:t>
            </w:r>
            <w:fldSimple w:instr=" STYLEREF 1 \s ">
              <w:r w:rsidR="006D3AB4">
                <w:rPr>
                  <w:noProof/>
                  <w:cs/>
                </w:rPr>
                <w:t>‎</w:t>
              </w:r>
              <w:r w:rsidR="006D3AB4">
                <w:rPr>
                  <w:noProof/>
                </w:rPr>
                <w:t>6</w:t>
              </w:r>
            </w:fldSimple>
            <w:r>
              <w:t>.</w:t>
            </w:r>
            <w:fldSimple w:instr=" SEQ Equation \* ARABIC \s 1 ">
              <w:r w:rsidR="006D3AB4">
                <w:rPr>
                  <w:noProof/>
                </w:rPr>
                <w:t>2</w:t>
              </w:r>
            </w:fldSimple>
            <w:r>
              <w:t>)</w:t>
            </w:r>
            <w:bookmarkEnd w:id="39"/>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40" w:name="_Ref489906306"/>
            <w:r>
              <w:t>(</w:t>
            </w:r>
            <w:fldSimple w:instr=" STYLEREF 1 \s ">
              <w:r w:rsidR="00AA450D">
                <w:rPr>
                  <w:noProof/>
                  <w:cs/>
                </w:rPr>
                <w:t>‎</w:t>
              </w:r>
              <w:r w:rsidR="00AA450D">
                <w:rPr>
                  <w:noProof/>
                </w:rPr>
                <w:t>6</w:t>
              </w:r>
            </w:fldSimple>
            <w:r>
              <w:t>.</w:t>
            </w:r>
            <w:fldSimple w:instr=" SEQ Equation \* ARABIC \s 1 ">
              <w:r w:rsidR="00AA450D">
                <w:rPr>
                  <w:noProof/>
                </w:rPr>
                <w:t>3</w:t>
              </w:r>
            </w:fldSimple>
            <w:r>
              <w:t>)</w:t>
            </w:r>
            <w:bookmarkEnd w:id="40"/>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D93F6D">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b3f40b9-b296-4549-9856-f6fc6e7315cd", "http://www.mendeley.com/documents/?uuid=0d9208c8-b680-4981-84ff-38abc3e512f7" ] } ], "mendeley" : { "formattedCitation" : "[191]", "plainTextFormattedCitation" : "[191]", "previouslyFormattedCitation" : "[191]" }, "properties" : { "noteIndex" : 0 }, "schema" : "https://github.com/citation-style-language/schema/raw/master/csl-citation.json" }</w:instrText>
      </w:r>
      <w:r w:rsidR="009C7066">
        <w:fldChar w:fldCharType="separate"/>
      </w:r>
      <w:r w:rsidR="00D93F6D" w:rsidRPr="00D93F6D">
        <w:rPr>
          <w:noProof/>
        </w:rPr>
        <w:t>[191]</w:t>
      </w:r>
      <w:r w:rsidR="009C7066">
        <w:fldChar w:fldCharType="end"/>
      </w:r>
      <w:r w:rsidR="009C7066">
        <w:t>.</w:t>
      </w:r>
    </w:p>
    <w:p w:rsidR="003055D0" w:rsidRDefault="003055D0" w:rsidP="009C7066">
      <w:r>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K for Pd,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D93F6D">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bf9d9b98-dd49-4ace-b7fd-ff343b4b5621", "http://www.mendeley.com/documents/?uuid=92c2cfe1-838f-41b0-a473-4ecc94f5b621"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562d41e2-e1d6-418f-8687-a6eb92ef62c5", "http://www.mendeley.com/documents/?uuid=6071cd9a-af48-48b0-bdec-c2c1accd5366"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e1c7525e-1f1d-4158-a0d6-c911a23433fd", "http://www.mendeley.com/documents/?uuid=fe6bcca0-8107-4e42-958f-8ec54945b3c8" ] } ], "mendeley" : { "formattedCitation" : "[192]\u2013[194]", "plainTextFormattedCitation" : "[192]\u2013[194]", "previouslyFormattedCitation" : "[192]\u2013[194]" }, "properties" : { "noteIndex" : 0 }, "schema" : "https://github.com/citation-style-language/schema/raw/master/csl-citation.json" }</w:instrText>
      </w:r>
      <w:r w:rsidR="00774229">
        <w:fldChar w:fldCharType="separate"/>
      </w:r>
      <w:r w:rsidR="00D93F6D" w:rsidRPr="00D93F6D">
        <w:rPr>
          <w:noProof/>
        </w:rPr>
        <w:t>[192]–[194]</w:t>
      </w:r>
      <w:r w:rsidR="00774229">
        <w:fldChar w:fldCharType="end"/>
      </w:r>
      <w:r w:rsidR="00DB3D4E">
        <w:t>, and co-optimization should focus on the reduction of the electrical and thermal interface resistance product</w:t>
      </w:r>
      <w:r w:rsidR="00427CAF">
        <w:fldChar w:fldCharType="begin" w:fldLock="1"/>
      </w:r>
      <w:r w:rsidR="00D93F6D">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fe6bcca0-8107-4e42-958f-8ec54945b3c8", "http://www.mendeley.com/documents/?uuid=e1c7525e-1f1d-4158-a0d6-c911a23433fd" ] } ], "mendeley" : { "formattedCitation" : "[194]", "plainTextFormattedCitation" : "[194]", "previouslyFormattedCitation" : "[194]" }, "properties" : { "noteIndex" : 0 }, "schema" : "https://github.com/citation-style-language/schema/raw/master/csl-citation.json" }</w:instrText>
      </w:r>
      <w:r w:rsidR="00427CAF">
        <w:fldChar w:fldCharType="separate"/>
      </w:r>
      <w:r w:rsidR="00D93F6D" w:rsidRPr="00D93F6D">
        <w:rPr>
          <w:noProof/>
        </w:rPr>
        <w:t>[194]</w:t>
      </w:r>
      <w:r w:rsidR="00427CAF">
        <w:fldChar w:fldCharType="end"/>
      </w:r>
      <w:r w:rsidR="00DB3D4E">
        <w:t>.</w:t>
      </w:r>
    </w:p>
    <w:p w:rsidR="00BC4C90" w:rsidRDefault="00BC4C90" w:rsidP="001C7C42">
      <w:pPr>
        <w:pStyle w:val="Heading2"/>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D93F6D">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2], [195], [196]", "plainTextFormattedCitation" : "[2], [195], [196]", "previouslyFormattedCitation" : "[2], [195], [196]" }, "properties" : { "noteIndex" : 0 }, "schema" : "https://github.com/citation-style-language/schema/raw/master/csl-citation.json" }</w:instrText>
      </w:r>
      <w:r w:rsidR="000D4103">
        <w:fldChar w:fldCharType="separate"/>
      </w:r>
      <w:r w:rsidR="00D93F6D" w:rsidRPr="00D93F6D">
        <w:rPr>
          <w:noProof/>
        </w:rPr>
        <w:t>[2], [195], [196]</w:t>
      </w:r>
      <w:r w:rsidR="000D4103">
        <w:fldChar w:fldCharType="end"/>
      </w:r>
      <w:r w:rsidR="000D4103">
        <w:t>.</w:t>
      </w:r>
    </w:p>
    <w:p w:rsidR="0001289F" w:rsidRDefault="009300D9" w:rsidP="00CA349D">
      <w:r>
        <w:t xml:space="preserve">To study the evolution of stress in graphene during fabrication, we used Raman analysis. We used the 2D peak position as a metric to evaluate the evolution of strain in the graphene channel </w:t>
      </w:r>
      <w:r>
        <w:lastRenderedPageBreak/>
        <w:t>after each process of fabrication</w:t>
      </w:r>
      <w:r w:rsidR="00FF3CD7">
        <w:t xml:space="preserve"> outlined in </w:t>
      </w:r>
      <w:r w:rsidR="00CE0147">
        <w:t xml:space="preserve">Appendix B </w:t>
      </w:r>
      <w:r>
        <w:fldChar w:fldCharType="begin" w:fldLock="1"/>
      </w:r>
      <w:r w:rsidR="00D93F6D">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a765d6c4-3981-4ce0-b8c5-e0fb31ffa8c3", "http://www.mendeley.com/documents/?uuid=89e9aa77-a965-4921-bec7-38961e4462b4" ] } ], "mendeley" : { "formattedCitation" : "[129], [195]\u2013[202]", "plainTextFormattedCitation" : "[129], [195]\u2013[202]", "previouslyFormattedCitation" : "[129], [195]\u2013[202]" }, "properties" : { "noteIndex" : 0 }, "schema" : "https://github.com/citation-style-language/schema/raw/master/csl-citation.json" }</w:instrText>
      </w:r>
      <w:r>
        <w:fldChar w:fldCharType="separate"/>
      </w:r>
      <w:r w:rsidR="00D93F6D" w:rsidRPr="00D93F6D">
        <w:rPr>
          <w:noProof/>
        </w:rPr>
        <w:t>[129], [195]–[202]</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3 different photoresist and developer pairs and the results were consistent across all 3 pairs.</w:t>
      </w:r>
      <w:r w:rsidR="0001289F">
        <w:t xml:space="preserve"> The Raman analysis was performed on </w:t>
      </w:r>
      <w:r w:rsidR="00843DD1">
        <w:t>the photolithography defined graphene channel simi</w:t>
      </w:r>
      <w:r w:rsidR="00164EBD">
        <w:t>s</w:t>
      </w:r>
      <w:r w:rsidR="00843DD1">
        <w:t>lar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The Raman analysis was performed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6C6A60">
      <w:pPr>
        <w:pStyle w:val="Caption"/>
      </w:pPr>
      <w:bookmarkStart w:id="41" w:name="_Ref489909887"/>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4</w:t>
        </w:r>
      </w:fldSimple>
      <w:bookmarkEnd w:id="41"/>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t>The 2D peak position was used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D93F6D">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29], [196], [197], [200], [201], [203]", "plainTextFormattedCitation" : "[129], [196], [197], [200], [201], [203]", "previouslyFormattedCitation" : "[129], [196], [197], [200], [201], [203]" }, "properties" : { "noteIndex" : 0 }, "schema" : "https://github.com/citation-style-language/schema/raw/master/csl-citation.json" }</w:instrText>
      </w:r>
      <w:r w:rsidR="003F456F">
        <w:fldChar w:fldCharType="separate"/>
      </w:r>
      <w:r w:rsidR="00D93F6D" w:rsidRPr="00D93F6D">
        <w:rPr>
          <w:noProof/>
        </w:rPr>
        <w:t>[129], [196], [197], [200], [201], [203]</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is shown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lastRenderedPageBreak/>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6C6A60">
      <w:pPr>
        <w:pStyle w:val="Caption"/>
      </w:pPr>
      <w:bookmarkStart w:id="42" w:name="_Ref489910794"/>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5</w:t>
        </w:r>
      </w:fldSimple>
      <w:bookmarkEnd w:id="42"/>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D93F6D">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204]", "plainTextFormattedCitation" : "[204]", "previouslyFormattedCitation" : "[204]" }, "properties" : { "noteIndex" : 0 }, "schema" : "https://github.com/citation-style-language/schema/raw/master/csl-citation.json" }</w:instrText>
      </w:r>
      <w:r w:rsidR="00A61FC8">
        <w:fldChar w:fldCharType="separate"/>
      </w:r>
      <w:r w:rsidR="00D93F6D" w:rsidRPr="00D93F6D">
        <w:rPr>
          <w:noProof/>
        </w:rPr>
        <w:t>[204]</w:t>
      </w:r>
      <w:r w:rsidR="00A61FC8">
        <w:fldChar w:fldCharType="end"/>
      </w:r>
      <w:r w:rsidR="00E43F91">
        <w:t>.</w:t>
      </w:r>
      <w:r w:rsidR="002B4172">
        <w:t xml:space="preserve"> Once the channel is contacted the spread of the points reduces significantly. This reduction of 2D peak position can be attributed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to natively oxidize in air)</w:t>
      </w:r>
      <w:r w:rsidR="00D97488">
        <w:t xml:space="preserve"> the 2D peak positions redshift significantly.</w:t>
      </w:r>
      <w:r w:rsidR="00E647EB">
        <w:t xml:space="preserve"> This can be attributed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D93F6D">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98]", "plainTextFormattedCitation" : "[198]", "previouslyFormattedCitation" : "[198]" }, "properties" : { "noteIndex" : 0 }, "schema" : "https://github.com/citation-style-language/schema/raw/master/csl-citation.json" }</w:instrText>
      </w:r>
      <w:r w:rsidR="00E647EB">
        <w:fldChar w:fldCharType="separate"/>
      </w:r>
      <w:r w:rsidR="00D93F6D" w:rsidRPr="00D93F6D">
        <w:rPr>
          <w:noProof/>
        </w:rPr>
        <w:t>[198]</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This can be attributed to the thickness increase of the top gate oxide and the thermal processing causing a reduction in the overall stress in the top gate oxide, and the graphene channel subsequentl</w:t>
      </w:r>
      <w:r w:rsidR="0003301E">
        <w:t xml:space="preserve">y. We cannot ascertain whether the long time anneal or the thickness increase is the </w:t>
      </w:r>
      <w:r w:rsidR="0003301E">
        <w:lastRenderedPageBreak/>
        <w:t>cause of stress reduction, but experimenting with different growth times and temperatures could allow the evaluation of the effect of each parameter more accurately.</w:t>
      </w:r>
    </w:p>
    <w:p w:rsidR="00BC4C90" w:rsidRDefault="00BC4C90" w:rsidP="001C7C42">
      <w:pPr>
        <w:pStyle w:val="Heading2"/>
      </w:pPr>
      <w:bookmarkStart w:id="43" w:name="_Ref489991930"/>
      <w:r>
        <w:t>Impact of Metal-Ion Containing Developers on the Performance of Graphene FETs</w:t>
      </w:r>
      <w:bookmarkEnd w:id="43"/>
    </w:p>
    <w:p w:rsidR="004D30B6" w:rsidRDefault="003D59B7" w:rsidP="004D30B6">
      <w:r>
        <w:t xml:space="preserve">Photoresist </w:t>
      </w:r>
      <w:r w:rsidR="000D635E">
        <w:t xml:space="preserve">developer chemistries </w:t>
      </w:r>
      <w:r>
        <w:t xml:space="preserve">can be divided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020A17">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113]", "plainTextFormattedCitation" : "[113]", "previouslyFormattedCitation" : "[112]" }, "properties" : { "noteIndex" : 0 }, "schema" : "https://github.com/citation-style-language/schema/raw/master/csl-citation.json" }</w:instrText>
      </w:r>
      <w:r w:rsidR="00F31958">
        <w:fldChar w:fldCharType="separate"/>
      </w:r>
      <w:r w:rsidR="00020A17" w:rsidRPr="00020A17">
        <w:rPr>
          <w:noProof/>
        </w:rPr>
        <w:t>[113]</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D93F6D">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 \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f75d7beb-fda4-4841-b2e1-76bc957fdff3"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5", "issue" : "33", "issued" : { "date-parts" : [ [ "2010" ] ] }, "page" : "334214", "title" : "Intrinsic doping and gate hysteresis in graphene field effect devices fabricated on SiO2 substrates.", "type" : "article-journal", "volume" : "22" }, "uris" : [ "http://www.mendeley.com/documents/?uuid=5c0ccf1d-8fa5-4438-8587-b48d70073962" ] }, { "id" : "ITEM-6",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6", "issue" : "18", "issued" : { "date-parts" : [ [ "2011" ] ] }, "page" : "98-101", "title" : "Fast transient charging at the graphene/ SiO2 interface causing hysteretic device characteristics", "type" : "article-journal", "volume" : "98" }, "uris" : [ "http://www.mendeley.com/documents/?uuid=943843e4-6f5c-4c4d-a33f-7a910f9c00bb" ] }, { "id" : "ITEM-7",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7", "issue" : "11", "issued" : { "date-parts" : [ [ "2015" ] ] }, "page" : "113104", "title" : "Encapsulated graphene field-effect transistors for air stable operation", "type" : "article-journal", "volume" : "106" }, "uris" : [ "http://www.mendeley.com/documents/?uuid=73d638d2-d5af-48d5-90f1-62cceb77dfe2" ] }, { "id" : "ITEM-8",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8", "issue" : "11", "issued" : { "date-parts" : [ [ "2011" ] ] }, "title" : "Relating hysteresis and electrochemistry in graphene field effect transistors", "type" : "article-journal", "volume" : "110" }, "uris" : [ "http://www.mendeley.com/documents/?uuid=3ceab015-6077-494c-bddd-0bc1ce5411dd" ] }, { "id" : "ITEM-9",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9", "issue" : "9", "issued" : { "date-parts" : [ [ "2011" ] ] }, "page" : "2013-2016", "title" : "Binding mechanisms of molecular oxygen and moisture to graphene", "type" : "article-journal", "volume" : "98" }, "uris" : [ "http://www.mendeley.com/documents/?uuid=14d265cd-583d-421d-ba47-bd4efc9d79e5" ] }, { "id" : "ITEM-1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1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1",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1", "issue" : "8", "issued" : { "date-parts" : [ [ "2011" ] ] }, "title" : "The role of charge traps in inducing hysteresis: Capacitance-voltage measurements on top gated bilayer graphene", "type" : "article-journal", "volume" : "99" }, "uris" : [ "http://www.mendeley.com/documents/?uuid=d07a9262-599f-4943-a7f6-dfc1ab9acfb4" ] }, { "id" : "ITEM-12",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2", "issued" : { "date-parts" : [ [ "2015" ] ] }, "page" : "3558-3564", "publisher" : "Royal Society of Chemistry", "title" : "Highly air stable passivation of graphene based field effect devices", "type" : "article-journal" }, "uris" : [ "http://www.mendeley.com/documents/?uuid=7ba413ab-c6e3-4ea6-91dc-ce2619a770dc" ] }, { "id" : "ITEM-13",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3", "issue" : "5", "issued" : { "date-parts" : [ [ "2014", "5" ] ] }, "page" : "1583-1589", "title" : "Hysteresis-Free Nanosecond Pulsed Electrical Characterization of Top-Gated Graphene Transistors", "type" : "article-journal", "volume" : "61" }, "uris" : [ "http://www.mendeley.com/documents/?uuid=20f78191-1045-4d75-93e5-9044577f7ffb" ] }, { "id" : "ITEM-14",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4",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205]\u2013[218]", "plainTextFormattedCitation" : "[205]\u2013[218]", "previouslyFormattedCitation" : "[205]\u2013[218]" }, "properties" : { "noteIndex" : 0 }, "schema" : "https://github.com/citation-style-language/schema/raw/master/csl-citation.json" }</w:instrText>
      </w:r>
      <w:r w:rsidR="00EF608D">
        <w:fldChar w:fldCharType="separate"/>
      </w:r>
      <w:r w:rsidR="00D93F6D" w:rsidRPr="00D93F6D">
        <w:rPr>
          <w:noProof/>
        </w:rPr>
        <w:t>[205]–[218]</w:t>
      </w:r>
      <w:r w:rsidR="00EF608D">
        <w:fldChar w:fldCharType="end"/>
      </w:r>
      <w:r w:rsidR="0044680D">
        <w:t>.</w:t>
      </w:r>
      <w:r w:rsidR="00EF608D">
        <w:t xml:space="preserve"> The devices were fabricated using the same steps outlined in</w:t>
      </w:r>
      <w:r w:rsidR="001771E9">
        <w:t xml:space="preserve"> Appendix B</w:t>
      </w:r>
      <w:r w:rsidR="00EF608D">
        <w:t>, but without the top gate metal deposition. The devices were measured using the setup outlined in</w:t>
      </w:r>
      <w:r w:rsidR="001771E9">
        <w:t xml:space="preserve"> Appendix C</w:t>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he box plot whisker edges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is expected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can be attributed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B30109" w:rsidRDefault="00B30109" w:rsidP="00B30109">
      <w:r>
        <w:t>The extracted mobility is shown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MIC developers. This result can be attributed to the reduction in charged-impurity scattering when using MIF developers as they cause less charged-impurity concentration.</w:t>
      </w:r>
    </w:p>
    <w:p w:rsidR="00405D8B" w:rsidRDefault="00405D8B" w:rsidP="00B30109">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The results conclusively indicate the MIF developers are superior when processing graphene compared with MIC developers, unless the graphene channel is to be doped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6C6A60">
      <w:pPr>
        <w:pStyle w:val="Caption"/>
      </w:pPr>
      <w:bookmarkStart w:id="44" w:name="_Ref489988121"/>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6</w:t>
        </w:r>
      </w:fldSimple>
      <w:bookmarkEnd w:id="44"/>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lastRenderedPageBreak/>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6C6A60">
      <w:pPr>
        <w:pStyle w:val="Caption"/>
      </w:pPr>
      <w:bookmarkStart w:id="45" w:name="_Ref489988877"/>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7</w:t>
        </w:r>
      </w:fldSimple>
      <w:bookmarkEnd w:id="45"/>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6C6A60">
      <w:pPr>
        <w:pStyle w:val="Caption"/>
      </w:pPr>
      <w:bookmarkStart w:id="46" w:name="_Ref489988967"/>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8</w:t>
        </w:r>
      </w:fldSimple>
      <w:bookmarkEnd w:id="46"/>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6C6A60">
      <w:pPr>
        <w:pStyle w:val="Caption"/>
      </w:pPr>
      <w:bookmarkStart w:id="47" w:name="_Ref489989267"/>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9</w:t>
        </w:r>
      </w:fldSimple>
      <w:bookmarkEnd w:id="47"/>
      <w:r>
        <w:t xml:space="preserve"> Extracted charge carrier mobility using different developers. MIF developers show higher mobility, which can be attributed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6C6A60">
      <w:pPr>
        <w:pStyle w:val="Caption"/>
      </w:pPr>
      <w:bookmarkStart w:id="48" w:name="_Ref489989870"/>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10</w:t>
        </w:r>
      </w:fldSimple>
      <w:bookmarkEnd w:id="48"/>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A1321C">
      <w:pPr>
        <w:pStyle w:val="Heading3"/>
      </w:pPr>
      <w:r>
        <w:t>Relation Between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94099C">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4]", "plainTextFormattedCitation" : "[4]", "previouslyFormattedCitation" : "[4]" }, "properties" : { "noteIndex" : 0 }, "schema" : "https://github.com/citation-style-language/schema/raw/master/csl-citation.json" }</w:instrText>
      </w:r>
      <w:r w:rsidR="005C4E33">
        <w:fldChar w:fldCharType="separate"/>
      </w:r>
      <w:r w:rsidR="0094099C" w:rsidRPr="0094099C">
        <w:rPr>
          <w:noProof/>
        </w:rPr>
        <w:t>[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020A17">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113]", "plainTextFormattedCitation" : "[113]", "previouslyFormattedCitation" : "[112]" }, "properties" : { "noteIndex" : 0 }, "schema" : "https://github.com/citation-style-language/schema/raw/master/csl-citation.json" }</w:instrText>
      </w:r>
      <w:r w:rsidR="005C4E33">
        <w:fldChar w:fldCharType="separate"/>
      </w:r>
      <w:r w:rsidR="00020A17" w:rsidRPr="00020A17">
        <w:rPr>
          <w:noProof/>
        </w:rPr>
        <w:t>[113]</w:t>
      </w:r>
      <w:r w:rsidR="005C4E33">
        <w:fldChar w:fldCharType="end"/>
      </w:r>
      <w:r w:rsidR="004C6CD5">
        <w:t xml:space="preserve">. The study of impact of MIF and MIC developers on graphene FET performance allowed us to experimentally evaluate the relation between charge carrier mobility and charged-impurity concentration. </w:t>
      </w:r>
    </w:p>
    <w:p w:rsidR="0021181A" w:rsidRDefault="004C6CD5" w:rsidP="0021181A">
      <w:r>
        <w:t>The extracted charge carrier mobility and the inverse of charged-impurity concentration is shown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xml:space="preserve">. To evaluate the proportionality constant between the inverse relationship, the data was fit to using the equation </w:t>
      </w:r>
      <m:oMath>
        <m:r>
          <w:rPr>
            <w:rFonts w:ascii="Cambria Math" w:hAnsi="Cambria Math"/>
          </w:rPr>
          <w:lastRenderedPageBreak/>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shows </w:t>
      </w:r>
      <m:oMath>
        <m:r>
          <w:rPr>
            <w:rFonts w:ascii="Cambria Math" w:hAnsi="Cambria Math"/>
          </w:rPr>
          <m:t>k≈4.24</m:t>
        </m:r>
      </m:oMath>
      <w:r w:rsidR="004C4D04">
        <w:t xml:space="preserve">, which is significantly different from the theoretically predicted data. </w:t>
      </w:r>
      <w:r w:rsidR="00BA7780">
        <w:t>This result suggests that the charged-impurity scattering is stronger than what has been predicted theoretically.</w:t>
      </w:r>
    </w:p>
    <w:p w:rsidR="004C6CD5" w:rsidRDefault="004C6CD5" w:rsidP="004C6CD5">
      <w:pPr>
        <w:keepNext/>
      </w:pPr>
      <w:r>
        <w:rPr>
          <w:noProof/>
        </w:rPr>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6C6A60">
      <w:pPr>
        <w:pStyle w:val="Caption"/>
      </w:pPr>
      <w:bookmarkStart w:id="49" w:name="_Ref489991060"/>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11</w:t>
        </w:r>
      </w:fldSimple>
      <w:bookmarkEnd w:id="49"/>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1C7C42">
      <w:pPr>
        <w:pStyle w:val="Heading2"/>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 xml:space="preserve">resist residuals to stay on the graphene surface, increasing the contact resistance and acting as a dielectric barrier between the graphene and top gate oxide. The use of </w:t>
      </w:r>
      <w:r w:rsidR="00C66964">
        <w:lastRenderedPageBreak/>
        <w:t>oxygen plasma, or milder ozone, to remove the organic contaminants on the graphene and enhance the contact resistance has been reported in the literature</w:t>
      </w:r>
      <w:r w:rsidR="00C66964">
        <w:fldChar w:fldCharType="begin" w:fldLock="1"/>
      </w:r>
      <w:r w:rsidR="00D93F6D">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219]\u2013[222]", "plainTextFormattedCitation" : "[219]\u2013[222]", "previouslyFormattedCitation" : "[219]\u2013[222]" }, "properties" : { "noteIndex" : 0 }, "schema" : "https://github.com/citation-style-language/schema/raw/master/csl-citation.json" }</w:instrText>
      </w:r>
      <w:r w:rsidR="00C66964">
        <w:fldChar w:fldCharType="separate"/>
      </w:r>
      <w:r w:rsidR="00D93F6D" w:rsidRPr="00D93F6D">
        <w:rPr>
          <w:noProof/>
        </w:rPr>
        <w:t>[219]–[222]</w:t>
      </w:r>
      <w:r w:rsidR="00C66964">
        <w:fldChar w:fldCharType="end"/>
      </w:r>
      <w:r w:rsidR="00C66964">
        <w:t>.</w:t>
      </w:r>
    </w:p>
    <w:p w:rsidR="00600DC3" w:rsidRDefault="00600DC3" w:rsidP="00600DC3">
      <w:r>
        <w:t>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mask, as outlined in</w:t>
      </w:r>
      <w:r w:rsidR="001771E9">
        <w:t xml:space="preserve"> Appendix B</w:t>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are shown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D93F6D">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17], [208], [223]", "plainTextFormattedCitation" : "[17], [208], [223]", "previouslyFormattedCitation" : "[17], [208], [223]" }, "properties" : { "noteIndex" : 0 }, "schema" : "https://github.com/citation-style-language/schema/raw/master/csl-citation.json" }</w:instrText>
      </w:r>
      <w:r w:rsidR="003719AA">
        <w:fldChar w:fldCharType="separate"/>
      </w:r>
      <w:r w:rsidR="00D93F6D" w:rsidRPr="00D93F6D">
        <w:rPr>
          <w:noProof/>
        </w:rPr>
        <w:t>[17], [208], [223]</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6C6A60">
      <w:pPr>
        <w:pStyle w:val="Caption"/>
      </w:pPr>
      <w:bookmarkStart w:id="50" w:name="_Ref489994045"/>
      <w:r>
        <w:lastRenderedPageBreak/>
        <w:t xml:space="preserve">Figure </w:t>
      </w:r>
      <w:fldSimple w:instr=" STYLEREF 1 \s ">
        <w:r w:rsidR="007462A2">
          <w:rPr>
            <w:noProof/>
            <w:cs/>
          </w:rPr>
          <w:t>‎</w:t>
        </w:r>
        <w:r w:rsidR="007462A2">
          <w:rPr>
            <w:noProof/>
          </w:rPr>
          <w:t>6</w:t>
        </w:r>
      </w:fldSimple>
      <w:r w:rsidR="007462A2">
        <w:t>.</w:t>
      </w:r>
      <w:fldSimple w:instr=" SEQ Figure \* ARABIC \s 1 ">
        <w:r w:rsidR="007462A2">
          <w:rPr>
            <w:noProof/>
          </w:rPr>
          <w:t>12</w:t>
        </w:r>
      </w:fldSimple>
      <w:bookmarkEnd w:id="50"/>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These results point towards high adhesion between the photoresist and graphene. The large step height also mean that the interface of graphene is covered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EC45ED">
        <w:rPr>
          <w:cs/>
        </w:rPr>
        <w:t>‎</w:t>
      </w:r>
      <w:r w:rsidR="00EC45ED">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AB7B79">
      <w:pPr>
        <w:pStyle w:val="Heading1"/>
      </w:pPr>
      <w:r>
        <w:lastRenderedPageBreak/>
        <w:t>Conclusion and Future Work</w:t>
      </w:r>
    </w:p>
    <w:p w:rsidR="004A4501" w:rsidRDefault="004A4501" w:rsidP="001C7C42">
      <w:pPr>
        <w:pStyle w:val="Heading2"/>
      </w:pPr>
      <w:r>
        <w:t>Alloyed Contacts for Optimized Thermal and Electrical Contact Resistance</w:t>
      </w:r>
    </w:p>
    <w:p w:rsidR="00275322" w:rsidRPr="00275322" w:rsidRDefault="00275322" w:rsidP="001C7C42">
      <w:pPr>
        <w:pStyle w:val="Heading2"/>
      </w:pPr>
      <w:r>
        <w:t>Oblique incidence diodes using exfoliated graphene encapsulated by hBN</w:t>
      </w:r>
    </w:p>
    <w:p w:rsidR="004A4501" w:rsidRDefault="004A4501" w:rsidP="001C7C42">
      <w:pPr>
        <w:pStyle w:val="Heading2"/>
      </w:pPr>
      <w:r>
        <w:t>CVD Graphene over CVD hBN</w:t>
      </w:r>
    </w:p>
    <w:p w:rsidR="004A4501" w:rsidRPr="004A4501" w:rsidRDefault="004A4501" w:rsidP="001C7C42">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AB7B79">
      <w:pPr>
        <w:pStyle w:val="Heading1"/>
        <w:sectPr w:rsidR="00915CB2" w:rsidRPr="00915CB2" w:rsidSect="00D60E7D">
          <w:pgSz w:w="12240" w:h="15840"/>
          <w:pgMar w:top="1440" w:right="1440" w:bottom="1440" w:left="1440" w:header="720" w:footer="720" w:gutter="0"/>
          <w:cols w:space="720"/>
          <w:titlePg/>
          <w:docGrid w:linePitch="326"/>
        </w:sectPr>
      </w:pPr>
    </w:p>
    <w:p w:rsidR="00AB7B79" w:rsidRDefault="00000F22" w:rsidP="00AB7B79">
      <w:pPr>
        <w:pStyle w:val="Heading1"/>
        <w:numPr>
          <w:ilvl w:val="0"/>
          <w:numId w:val="0"/>
        </w:numPr>
        <w:sectPr w:rsidR="00AB7B79" w:rsidSect="008F16C4">
          <w:pgSz w:w="12240" w:h="15840"/>
          <w:pgMar w:top="1440" w:right="1440" w:bottom="1440" w:left="1440" w:header="720" w:footer="720" w:gutter="0"/>
          <w:cols w:space="720"/>
          <w:titlePg/>
          <w:docGrid w:linePitch="326"/>
        </w:sectPr>
      </w:pPr>
      <w:r>
        <w:lastRenderedPageBreak/>
        <w:t>Reference</w:t>
      </w:r>
      <w:r w:rsidR="000952A7">
        <w:t>s</w:t>
      </w:r>
    </w:p>
    <w:p w:rsidR="000E7D92" w:rsidRDefault="002B6276" w:rsidP="003E619F">
      <w:pPr>
        <w:pStyle w:val="Heading1App"/>
      </w:pPr>
      <w:bookmarkStart w:id="51" w:name="_Ref490092552"/>
      <w:r>
        <w:lastRenderedPageBreak/>
        <w:t xml:space="preserve">Graphene </w:t>
      </w:r>
      <w:r w:rsidRPr="00E612D2">
        <w:t>Processing</w:t>
      </w:r>
      <w:bookmarkEnd w:id="51"/>
    </w:p>
    <w:p w:rsidR="005F5DBD" w:rsidRDefault="005F5DBD" w:rsidP="003E619F">
      <w:pPr>
        <w:pStyle w:val="Heading2App"/>
      </w:pPr>
      <w:r>
        <w:t>Preprocessing Anneal</w:t>
      </w:r>
    </w:p>
    <w:p w:rsidR="00D15E0F" w:rsidRDefault="00D15E0F" w:rsidP="00D15E0F">
      <w:r>
        <w:t>CVD graphene transfer typically requires spinning a PMMA support layer over the graphene to hold it when etching away the growth substrate (typically copper)</w:t>
      </w:r>
      <w:r>
        <w:fldChar w:fldCharType="begin" w:fldLock="1"/>
      </w:r>
      <w:r w:rsidR="00D93F6D">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224]", "plainTextFormattedCitation" : "[224]", "previouslyFormattedCitation" : "[224]" }, "properties" : { "noteIndex" : 0 }, "schema" : "https://github.com/citation-style-language/schema/raw/master/csl-citation.json" }</w:instrText>
      </w:r>
      <w:r>
        <w:fldChar w:fldCharType="separate"/>
      </w:r>
      <w:r w:rsidR="00D93F6D" w:rsidRPr="00D93F6D">
        <w:rPr>
          <w:noProof/>
        </w:rPr>
        <w:t>[224]</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D93F6D">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14], [168], [220], [224]\u2013[227]", "plainTextFormattedCitation" : "[14], [168], [220], [224]\u2013[227]", "previouslyFormattedCitation" : "[14], [168], [220], [224]\u2013[227]" }, "properties" : { "noteIndex" : 0 }, "schema" : "https://github.com/citation-style-language/schema/raw/master/csl-citation.json" }</w:instrText>
      </w:r>
      <w:r w:rsidR="00D51D9A">
        <w:fldChar w:fldCharType="separate"/>
      </w:r>
      <w:r w:rsidR="00D93F6D" w:rsidRPr="00D93F6D">
        <w:rPr>
          <w:noProof/>
        </w:rPr>
        <w:t>[14], [168], [220], [224]–[227]</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r w:rsidR="0081390C">
        <w:t>.</w:t>
      </w:r>
    </w:p>
    <w:p w:rsidR="00596AF6" w:rsidRDefault="00596AF6" w:rsidP="003E619F">
      <w:pPr>
        <w:pStyle w:val="Heading2App"/>
      </w:pPr>
      <w:r>
        <w:t>Photoresist spin coat</w:t>
      </w:r>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906D95">
      <w:pPr>
        <w:pStyle w:val="ListParagraph"/>
        <w:numPr>
          <w:ilvl w:val="0"/>
          <w:numId w:val="4"/>
        </w:numPr>
      </w:pPr>
      <w:r>
        <w:t>S1805 Photoresist:</w:t>
      </w:r>
    </w:p>
    <w:p w:rsidR="00AE3441" w:rsidRDefault="00AE3441" w:rsidP="00906D95">
      <w:pPr>
        <w:pStyle w:val="ListParagraph"/>
        <w:numPr>
          <w:ilvl w:val="1"/>
          <w:numId w:val="4"/>
        </w:numPr>
      </w:pPr>
      <w:r>
        <w:t>Spin coat LOR3A lift-off layer at 4000 RPM for 45 seconds.</w:t>
      </w:r>
    </w:p>
    <w:p w:rsidR="00AE3441" w:rsidRDefault="00AE3441" w:rsidP="00906D95">
      <w:pPr>
        <w:pStyle w:val="ListParagraph"/>
        <w:numPr>
          <w:ilvl w:val="1"/>
          <w:numId w:val="4"/>
        </w:numPr>
      </w:pPr>
      <w:r>
        <w:t xml:space="preserve">Post spin bake at 190 </w:t>
      </w:r>
      <w:r>
        <w:rPr>
          <w:rFonts w:cs="Times"/>
        </w:rPr>
        <w:t>°</w:t>
      </w:r>
      <w:r>
        <w:t>C for 5 minutes.</w:t>
      </w:r>
    </w:p>
    <w:p w:rsidR="00AE3441" w:rsidRDefault="00AE3441" w:rsidP="00906D95">
      <w:pPr>
        <w:pStyle w:val="ListParagraph"/>
        <w:numPr>
          <w:ilvl w:val="1"/>
          <w:numId w:val="4"/>
        </w:numPr>
      </w:pPr>
      <w:r>
        <w:t>Spin coat S1805 resist at 4000 RPM for 45 seconds.</w:t>
      </w:r>
    </w:p>
    <w:p w:rsidR="00AE3441" w:rsidRDefault="00AE3441" w:rsidP="00906D95">
      <w:pPr>
        <w:pStyle w:val="ListParagraph"/>
        <w:numPr>
          <w:ilvl w:val="1"/>
          <w:numId w:val="4"/>
        </w:numPr>
      </w:pPr>
      <w:r>
        <w:t xml:space="preserve">Post spin bake at 115 </w:t>
      </w:r>
      <w:r>
        <w:rPr>
          <w:rFonts w:cs="Times"/>
        </w:rPr>
        <w:t>°</w:t>
      </w:r>
      <w:r>
        <w:t>C bake for 5 minutes.</w:t>
      </w:r>
    </w:p>
    <w:p w:rsidR="00596AF6" w:rsidRDefault="00AE3441" w:rsidP="00906D95">
      <w:pPr>
        <w:pStyle w:val="ListParagraph"/>
        <w:numPr>
          <w:ilvl w:val="0"/>
          <w:numId w:val="4"/>
        </w:numPr>
      </w:pPr>
      <w:r>
        <w:t>AZ4110 Photoresist:</w:t>
      </w:r>
    </w:p>
    <w:p w:rsidR="00AE3441" w:rsidRDefault="00AE3441" w:rsidP="00906D95">
      <w:pPr>
        <w:pStyle w:val="ListParagraph"/>
        <w:numPr>
          <w:ilvl w:val="1"/>
          <w:numId w:val="4"/>
        </w:numPr>
      </w:pPr>
      <w:r>
        <w:t xml:space="preserve">Spin coat AZ4110 photoresist at </w:t>
      </w:r>
      <w:r w:rsidR="00040400">
        <w:t>5</w:t>
      </w:r>
      <w:r>
        <w:t>000 RPM for 90 seconds</w:t>
      </w:r>
    </w:p>
    <w:p w:rsidR="00AE3441" w:rsidRPr="00596AF6" w:rsidRDefault="00AE3441" w:rsidP="00906D95">
      <w:pPr>
        <w:pStyle w:val="ListParagraph"/>
        <w:numPr>
          <w:ilvl w:val="1"/>
          <w:numId w:val="4"/>
        </w:numPr>
      </w:pPr>
      <w:r>
        <w:t xml:space="preserve">Post spin bake at 5 minute bake at 95 </w:t>
      </w:r>
      <w:r>
        <w:rPr>
          <w:rFonts w:cs="Times"/>
        </w:rPr>
        <w:t>°</w:t>
      </w:r>
      <w:r>
        <w:t>C</w:t>
      </w:r>
    </w:p>
    <w:p w:rsidR="00795535" w:rsidRDefault="005A5660" w:rsidP="003E619F">
      <w:pPr>
        <w:pStyle w:val="Heading2App"/>
      </w:pPr>
      <w:r w:rsidRPr="005A5660">
        <w:lastRenderedPageBreak/>
        <w:t>Photolithography</w:t>
      </w:r>
    </w:p>
    <w:p w:rsidR="0081390C" w:rsidRDefault="0081390C" w:rsidP="002360C5">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from Photronics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Note that prior to the exposure of the sample, a dummy sample was first exposed to ensure proper source calibration:</w:t>
      </w:r>
    </w:p>
    <w:p w:rsidR="00AE3441" w:rsidRDefault="00AE3441" w:rsidP="00906D95">
      <w:pPr>
        <w:pStyle w:val="ListParagraph"/>
        <w:numPr>
          <w:ilvl w:val="0"/>
          <w:numId w:val="5"/>
        </w:numPr>
      </w:pPr>
      <w:r>
        <w:t>S1805 Photoresist:</w:t>
      </w:r>
    </w:p>
    <w:p w:rsidR="00AE3441" w:rsidRDefault="00C13000" w:rsidP="00906D95">
      <w:pPr>
        <w:pStyle w:val="ListParagraph"/>
        <w:numPr>
          <w:ilvl w:val="1"/>
          <w:numId w:val="6"/>
        </w:numPr>
      </w:pPr>
      <w:r>
        <w:t>Exposure Time: 18 seconds</w:t>
      </w:r>
    </w:p>
    <w:p w:rsidR="00AE3441" w:rsidRDefault="00C13000" w:rsidP="00906D95">
      <w:pPr>
        <w:pStyle w:val="ListParagraph"/>
        <w:numPr>
          <w:ilvl w:val="1"/>
          <w:numId w:val="6"/>
        </w:numPr>
      </w:pPr>
      <w:r>
        <w:t>Development parameters: 1 minute in CD26 with gentle agitation followed by a 30 second rinse in gently running water.</w:t>
      </w:r>
    </w:p>
    <w:p w:rsidR="00AE3441" w:rsidRDefault="00AE3441" w:rsidP="00906D95">
      <w:pPr>
        <w:pStyle w:val="ListParagraph"/>
        <w:numPr>
          <w:ilvl w:val="0"/>
          <w:numId w:val="5"/>
        </w:numPr>
      </w:pPr>
      <w:r>
        <w:t>AZ4110 Photoresist</w:t>
      </w:r>
      <w:r w:rsidR="00040400">
        <w:t xml:space="preserve"> with AZ400K developer</w:t>
      </w:r>
      <w:r>
        <w:t>:</w:t>
      </w:r>
    </w:p>
    <w:p w:rsidR="00040400" w:rsidRDefault="00040400" w:rsidP="00906D95">
      <w:pPr>
        <w:pStyle w:val="ListParagraph"/>
        <w:numPr>
          <w:ilvl w:val="1"/>
          <w:numId w:val="5"/>
        </w:numPr>
      </w:pPr>
      <w:r>
        <w:t xml:space="preserve">Exposure Time: </w:t>
      </w:r>
      <w:r w:rsidR="008F4267">
        <w:t>45</w:t>
      </w:r>
      <w:r>
        <w:t xml:space="preserve"> seconds</w:t>
      </w:r>
    </w:p>
    <w:p w:rsidR="00040400" w:rsidRDefault="00040400" w:rsidP="00906D95">
      <w:pPr>
        <w:pStyle w:val="ListParagraph"/>
        <w:numPr>
          <w:ilvl w:val="1"/>
          <w:numId w:val="5"/>
        </w:numPr>
      </w:pPr>
      <w:r>
        <w:t xml:space="preserve">Development parameters: 1 minute in </w:t>
      </w:r>
      <w:r w:rsidR="008F4267">
        <w:t>1:4 AZ400K:DI (by volume)</w:t>
      </w:r>
      <w:r>
        <w:t xml:space="preserve"> with gentle agitation followed by a 30 second rinse in gently running water.</w:t>
      </w:r>
    </w:p>
    <w:p w:rsidR="008F4267" w:rsidRDefault="008F4267" w:rsidP="00906D95">
      <w:pPr>
        <w:pStyle w:val="ListParagraph"/>
        <w:numPr>
          <w:ilvl w:val="0"/>
          <w:numId w:val="5"/>
        </w:numPr>
      </w:pPr>
      <w:r>
        <w:t>AZ4110 Photoresist with AZ</w:t>
      </w:r>
      <w:r w:rsidR="00940AFD">
        <w:t xml:space="preserve"> </w:t>
      </w:r>
      <w:r>
        <w:t>developer:</w:t>
      </w:r>
    </w:p>
    <w:p w:rsidR="008F4267" w:rsidRDefault="008F4267" w:rsidP="00906D95">
      <w:pPr>
        <w:pStyle w:val="ListParagraph"/>
        <w:numPr>
          <w:ilvl w:val="1"/>
          <w:numId w:val="5"/>
        </w:numPr>
      </w:pPr>
      <w:r>
        <w:t xml:space="preserve">Exposure Time: </w:t>
      </w:r>
      <w:r w:rsidR="00940AFD">
        <w:t>3</w:t>
      </w:r>
      <w:r>
        <w:t>5 seconds</w:t>
      </w:r>
    </w:p>
    <w:p w:rsidR="00006A98" w:rsidRDefault="008F4267" w:rsidP="00906D95">
      <w:pPr>
        <w:pStyle w:val="ListParagraph"/>
        <w:numPr>
          <w:ilvl w:val="1"/>
          <w:numId w:val="5"/>
        </w:numPr>
      </w:pPr>
      <w:r>
        <w:t>Development parameters: 1</w:t>
      </w:r>
      <w:r w:rsidR="00940AFD">
        <w:t>.7</w:t>
      </w:r>
      <w:r>
        <w:t xml:space="preserve"> minute</w:t>
      </w:r>
      <w:r w:rsidR="00940AFD">
        <w:t>s</w:t>
      </w:r>
      <w:r>
        <w:t xml:space="preserve"> in 1:</w:t>
      </w:r>
      <w:r w:rsidR="00940AFD">
        <w:t>1</w:t>
      </w:r>
      <w:r>
        <w:t xml:space="preserve"> AZ400K:DI (by volume) with gentle agitation followed by a 30 second rinse in gently running water.</w:t>
      </w:r>
    </w:p>
    <w:p w:rsidR="008F4267" w:rsidRDefault="00006A98" w:rsidP="00006A98">
      <w:r>
        <w:t xml:space="preserve">Lift-off was performed in Microposit 1165 remover kept in a closed beaker on a hot plate set to 70 </w:t>
      </w:r>
      <w:r>
        <w:rPr>
          <w:rFonts w:cs="Times"/>
        </w:rPr>
        <w:t>°</w:t>
      </w:r>
      <w:r>
        <w:t>C.</w:t>
      </w:r>
    </w:p>
    <w:p w:rsidR="00795535" w:rsidRDefault="005A5660" w:rsidP="003E619F">
      <w:pPr>
        <w:pStyle w:val="Heading2App"/>
      </w:pPr>
      <w:r>
        <w:lastRenderedPageBreak/>
        <w:t>Electron-Beam Lithography</w:t>
      </w:r>
    </w:p>
    <w:p w:rsidR="00A67D28" w:rsidRDefault="00A67D28" w:rsidP="00A67D28">
      <w:r>
        <w:t>PMMA A7 was used as an e-beam resist throughout this work. The following steps were used during e-beam lithography:</w:t>
      </w:r>
    </w:p>
    <w:p w:rsidR="00A67D28" w:rsidRDefault="00A67D28" w:rsidP="00906D95">
      <w:pPr>
        <w:pStyle w:val="ListParagraph"/>
        <w:numPr>
          <w:ilvl w:val="0"/>
          <w:numId w:val="7"/>
        </w:numPr>
      </w:pPr>
      <w:r>
        <w:t>Spin coat PMMA A7 at 5000 RPM for 90 seconds.</w:t>
      </w:r>
    </w:p>
    <w:p w:rsidR="00A67D28" w:rsidRDefault="00A67D28" w:rsidP="00906D95">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A67D28" w:rsidRDefault="00A67D28" w:rsidP="00906D95">
      <w:pPr>
        <w:pStyle w:val="ListParagraph"/>
        <w:numPr>
          <w:ilvl w:val="0"/>
          <w:numId w:val="7"/>
        </w:numPr>
      </w:pPr>
      <w:r>
        <w:t>Exposure parameters:</w:t>
      </w:r>
    </w:p>
    <w:p w:rsidR="00A67D28" w:rsidRDefault="00A67D28" w:rsidP="00906D95">
      <w:pPr>
        <w:pStyle w:val="ListParagraph"/>
        <w:numPr>
          <w:ilvl w:val="1"/>
          <w:numId w:val="7"/>
        </w:numPr>
      </w:pPr>
      <w:r>
        <w:t>Working distance: 6.5-7.5 mm.</w:t>
      </w:r>
    </w:p>
    <w:p w:rsidR="00A67D28" w:rsidRDefault="00A67D28" w:rsidP="00906D95">
      <w:pPr>
        <w:pStyle w:val="ListParagraph"/>
        <w:numPr>
          <w:ilvl w:val="1"/>
          <w:numId w:val="7"/>
        </w:numPr>
      </w:pPr>
      <w:r>
        <w:t>Acceleration voltage: 30 kV.</w:t>
      </w:r>
    </w:p>
    <w:p w:rsidR="00A67D28" w:rsidRDefault="00A67D28" w:rsidP="00906D95">
      <w:pPr>
        <w:pStyle w:val="ListParagraph"/>
        <w:numPr>
          <w:ilvl w:val="1"/>
          <w:numId w:val="7"/>
        </w:numPr>
      </w:pPr>
      <w:r>
        <w:t>Spot Size: 3.</w:t>
      </w:r>
    </w:p>
    <w:p w:rsidR="00A67D28" w:rsidRDefault="00A67D28" w:rsidP="00906D95">
      <w:pPr>
        <w:pStyle w:val="ListParagraph"/>
        <w:numPr>
          <w:ilvl w:val="1"/>
          <w:numId w:val="7"/>
        </w:numPr>
      </w:pPr>
      <w:r>
        <w:t>Beam current: ~136 pA.</w:t>
      </w:r>
    </w:p>
    <w:p w:rsidR="00A67D28" w:rsidRDefault="00A67D28" w:rsidP="00906D95">
      <w:pPr>
        <w:pStyle w:val="ListParagraph"/>
        <w:numPr>
          <w:ilvl w:val="1"/>
          <w:numId w:val="7"/>
        </w:numPr>
      </w:pPr>
      <w:r>
        <w:t>Magnification: Depends on pattern size. Typically 1500x.</w:t>
      </w:r>
    </w:p>
    <w:p w:rsidR="00A67D28" w:rsidRDefault="00A67D28" w:rsidP="00906D95">
      <w:pPr>
        <w:pStyle w:val="ListParagraph"/>
        <w:numPr>
          <w:ilvl w:val="1"/>
          <w:numId w:val="7"/>
        </w:numPr>
      </w:pPr>
      <w:r>
        <w:t>Point-to-Point Spacing: 5 nm.</w:t>
      </w:r>
    </w:p>
    <w:p w:rsidR="00A67D28" w:rsidRDefault="00A67D28" w:rsidP="00906D95">
      <w:pPr>
        <w:pStyle w:val="ListParagraph"/>
        <w:numPr>
          <w:ilvl w:val="1"/>
          <w:numId w:val="7"/>
        </w:numPr>
      </w:pPr>
      <w:r>
        <w:t>Line-to-Line Spacing: 30 nm.</w:t>
      </w:r>
    </w:p>
    <w:p w:rsidR="00A67D28" w:rsidRDefault="00A67D28" w:rsidP="00906D95">
      <w:pPr>
        <w:pStyle w:val="ListParagraph"/>
        <w:numPr>
          <w:ilvl w:val="1"/>
          <w:numId w:val="7"/>
        </w:numPr>
      </w:pPr>
      <w:r>
        <w:t>Line dose: 1.6 nC/cm.</w:t>
      </w:r>
    </w:p>
    <w:p w:rsidR="00A67D28" w:rsidRDefault="00A67D28" w:rsidP="00906D95">
      <w:pPr>
        <w:pStyle w:val="ListParagraph"/>
        <w:numPr>
          <w:ilvl w:val="1"/>
          <w:numId w:val="7"/>
        </w:numPr>
      </w:pPr>
      <w:r>
        <w:t xml:space="preserve">Area dose: 450-600 </w:t>
      </w:r>
      <w:r w:rsidR="001714C7">
        <w:rPr>
          <w:rFonts w:cs="Times"/>
        </w:rPr>
        <w:t>µ</w:t>
      </w:r>
      <w:r>
        <w:t>C/cm</w:t>
      </w:r>
      <w:r w:rsidRPr="00A67D28">
        <w:rPr>
          <w:vertAlign w:val="superscript"/>
        </w:rPr>
        <w:t>2</w:t>
      </w:r>
      <w:r>
        <w:t>.</w:t>
      </w:r>
    </w:p>
    <w:p w:rsidR="001714C7" w:rsidRDefault="001714C7" w:rsidP="00906D95">
      <w:pPr>
        <w:pStyle w:val="ListParagraph"/>
        <w:numPr>
          <w:ilvl w:val="0"/>
          <w:numId w:val="7"/>
        </w:numPr>
      </w:pPr>
      <w:r>
        <w:t>Development parameters:</w:t>
      </w:r>
    </w:p>
    <w:p w:rsidR="001714C7" w:rsidRDefault="001714C7" w:rsidP="00906D95">
      <w:pPr>
        <w:pStyle w:val="ListParagraph"/>
        <w:numPr>
          <w:ilvl w:val="1"/>
          <w:numId w:val="7"/>
        </w:numPr>
      </w:pPr>
      <w:r>
        <w:t>Developer: 1:3 MIBK:IPA (by volume)</w:t>
      </w:r>
    </w:p>
    <w:p w:rsidR="001714C7" w:rsidRDefault="00046126" w:rsidP="00906D95">
      <w:pPr>
        <w:pStyle w:val="ListParagraph"/>
        <w:numPr>
          <w:ilvl w:val="1"/>
          <w:numId w:val="7"/>
        </w:numPr>
      </w:pPr>
      <w:r>
        <w:t>Development time: 55 seconds with gentle agitation followed by 15 seconds in IPA with gentle agitation</w:t>
      </w:r>
    </w:p>
    <w:p w:rsidR="00795535" w:rsidRDefault="005A5660" w:rsidP="003E619F">
      <w:pPr>
        <w:pStyle w:val="Heading2App"/>
      </w:pPr>
      <w:r>
        <w:t>Electron-Beam Evaporation</w:t>
      </w:r>
    </w:p>
    <w:p w:rsidR="00710B91" w:rsidRDefault="00710B91" w:rsidP="00710B91">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xml:space="preserve">, while ensuring the e-beam is properly focused </w:t>
      </w:r>
      <w:r w:rsidR="00432321">
        <w:lastRenderedPageBreak/>
        <w:t>and centered on the source crucible. The shutter was opened once the chamber pressure started going up.</w:t>
      </w:r>
    </w:p>
    <w:p w:rsidR="00900CF2" w:rsidRDefault="00900CF2" w:rsidP="00710B91">
      <w:r>
        <w:t xml:space="preserve">The rate for all deposition over graphene was kept between 0.1 – 0.3 </w:t>
      </w:r>
      <w:r>
        <w:rPr>
          <w:rFonts w:cs="Times"/>
        </w:rPr>
        <w:t>Å</w:t>
      </w:r>
      <w:r>
        <w:t>/sec</w:t>
      </w:r>
      <w:r w:rsidR="00880226">
        <w:t xml:space="preserve"> to enhance the adhesion between the metal and the graphene. This was kept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906D95">
      <w:pPr>
        <w:pStyle w:val="ListParagraph"/>
        <w:numPr>
          <w:ilvl w:val="0"/>
          <w:numId w:val="8"/>
        </w:numPr>
      </w:pPr>
      <w:r>
        <w:t>Cr: 20 mA</w:t>
      </w:r>
    </w:p>
    <w:p w:rsidR="008D6FDC" w:rsidRDefault="008D6FDC" w:rsidP="00906D95">
      <w:pPr>
        <w:pStyle w:val="ListParagraph"/>
        <w:numPr>
          <w:ilvl w:val="0"/>
          <w:numId w:val="8"/>
        </w:numPr>
      </w:pPr>
      <w:r>
        <w:t>Ti: 30-40 mA</w:t>
      </w:r>
    </w:p>
    <w:p w:rsidR="008D6FDC" w:rsidRDefault="008D6FDC" w:rsidP="00906D95">
      <w:pPr>
        <w:pStyle w:val="ListParagraph"/>
        <w:numPr>
          <w:ilvl w:val="0"/>
          <w:numId w:val="8"/>
        </w:numPr>
      </w:pPr>
      <w:r>
        <w:t>Pd: 40-50 mA</w:t>
      </w:r>
    </w:p>
    <w:p w:rsidR="008D6FDC" w:rsidRDefault="008D6FDC" w:rsidP="00906D95">
      <w:pPr>
        <w:pStyle w:val="ListParagraph"/>
        <w:numPr>
          <w:ilvl w:val="0"/>
          <w:numId w:val="8"/>
        </w:numPr>
      </w:pPr>
      <w:r>
        <w:t>Al: 40 mA</w:t>
      </w:r>
    </w:p>
    <w:p w:rsidR="004D66A1" w:rsidRDefault="008D6FDC" w:rsidP="00906D95">
      <w:pPr>
        <w:pStyle w:val="ListParagraph"/>
        <w:numPr>
          <w:ilvl w:val="0"/>
          <w:numId w:val="8"/>
        </w:numPr>
      </w:pPr>
      <w:r>
        <w:t xml:space="preserve">Au: 50 mA </w:t>
      </w:r>
    </w:p>
    <w:p w:rsidR="004D66A1" w:rsidRPr="00710B91" w:rsidRDefault="004D66A1" w:rsidP="004D66A1">
      <w:r>
        <w:t>After the evaporation run was complete the chamber was let to cool down for 15 minutes before venting.</w:t>
      </w:r>
    </w:p>
    <w:p w:rsidR="00F47C0C" w:rsidRDefault="00CA159A" w:rsidP="003E619F">
      <w:pPr>
        <w:pStyle w:val="Heading2App"/>
      </w:pPr>
      <w:r>
        <w:t>Top Gate Oxide</w:t>
      </w:r>
      <w:r w:rsidR="00DA5B12">
        <w:t>/Passivation</w:t>
      </w:r>
      <w:r>
        <w:t xml:space="preserve"> De</w:t>
      </w:r>
      <w:r w:rsidR="00F47C0C">
        <w:t>po</w:t>
      </w:r>
      <w:r w:rsidR="00CD6801">
        <w:t>s</w:t>
      </w:r>
      <w:r w:rsidR="00F47C0C">
        <w:t>ition</w:t>
      </w:r>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020A17">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113]", "plainTextFormattedCitation" : "[113]", "previouslyFormattedCitation" : "[112]" }, "properties" : { "noteIndex" : 0 }, "schema" : "https://github.com/citation-style-language/schema/raw/master/csl-citation.json" }</w:instrText>
      </w:r>
      <w:r w:rsidR="004D66A1">
        <w:fldChar w:fldCharType="separate"/>
      </w:r>
      <w:r w:rsidR="00020A17" w:rsidRPr="00020A17">
        <w:rPr>
          <w:noProof/>
        </w:rPr>
        <w:t>[113]</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020A17">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113]", "plainTextFormattedCitation" : "[113]", "previouslyFormattedCitation" : "[112]" }, "properties" : { "noteIndex" : 0 }, "schema" : "https://github.com/citation-style-language/schema/raw/master/csl-citation.json" }</w:instrText>
      </w:r>
      <w:r w:rsidR="004D66A1">
        <w:fldChar w:fldCharType="separate"/>
      </w:r>
      <w:r w:rsidR="00020A17" w:rsidRPr="00020A17">
        <w:rPr>
          <w:noProof/>
        </w:rPr>
        <w:t>[113]</w:t>
      </w:r>
      <w:r w:rsidR="004D66A1">
        <w:fldChar w:fldCharType="end"/>
      </w:r>
      <w:r w:rsidR="004D66A1">
        <w:t xml:space="preserve">. The </w:t>
      </w:r>
      <w:r w:rsidR="000D5B6D">
        <w:t>top gate oxide deposition parameters throughout this work</w:t>
      </w:r>
      <w:r w:rsidR="004D66A1">
        <w:t xml:space="preserve"> was as follows:</w:t>
      </w:r>
    </w:p>
    <w:p w:rsidR="004D66A1" w:rsidRDefault="000D5B6D" w:rsidP="00906D95">
      <w:pPr>
        <w:pStyle w:val="ListParagraph"/>
        <w:numPr>
          <w:ilvl w:val="0"/>
          <w:numId w:val="9"/>
        </w:numPr>
      </w:pPr>
      <w:r>
        <w:t>Evaporate 1.5 nm of aluminum</w:t>
      </w:r>
      <w:r w:rsidR="004D66A1">
        <w:t xml:space="preserve"> </w:t>
      </w:r>
      <w:r>
        <w:t>then leave it in air for at least 30 minutes.</w:t>
      </w:r>
    </w:p>
    <w:p w:rsidR="000D5B6D" w:rsidRDefault="000D5B6D" w:rsidP="00906D95">
      <w:pPr>
        <w:pStyle w:val="ListParagraph"/>
        <w:numPr>
          <w:ilvl w:val="0"/>
          <w:numId w:val="9"/>
        </w:numPr>
      </w:pPr>
      <w:r>
        <w:t xml:space="preserve">Load the sample into ALD machine with the growth chamber temperature set and stable at 150 </w:t>
      </w:r>
      <w:r>
        <w:rPr>
          <w:rFonts w:cs="Times"/>
        </w:rPr>
        <w:t>°</w:t>
      </w:r>
      <w:r>
        <w:t>C.</w:t>
      </w:r>
    </w:p>
    <w:p w:rsidR="000D5B6D" w:rsidRDefault="000D5B6D" w:rsidP="00906D95">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1 </w:t>
      </w:r>
      <w:r w:rsidR="00B766CE">
        <w:rPr>
          <w:rFonts w:cs="Times"/>
        </w:rPr>
        <w:t>Å</w:t>
      </w:r>
      <w:r w:rsidR="00B766CE">
        <w:t>/cycle. The 8.5 nm deposition took around an hour.</w:t>
      </w:r>
    </w:p>
    <w:p w:rsidR="00B766CE" w:rsidRPr="00DD2C3C" w:rsidRDefault="00B766CE" w:rsidP="00B766CE">
      <w:r>
        <w:t>The sample was removed from the chamber once the run was done.</w:t>
      </w:r>
    </w:p>
    <w:p w:rsidR="002F626A" w:rsidRPr="00F47C0C" w:rsidRDefault="002F626A" w:rsidP="003E619F">
      <w:pPr>
        <w:pStyle w:val="Heading2App"/>
      </w:pPr>
      <w:r>
        <w:lastRenderedPageBreak/>
        <w:t>Graphene etching</w:t>
      </w:r>
    </w:p>
    <w:p w:rsidR="00507B62" w:rsidRDefault="00507B62" w:rsidP="002F626A">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Therm 790 RIE are as follows:</w:t>
      </w:r>
    </w:p>
    <w:p w:rsidR="002F626A" w:rsidRDefault="00171964" w:rsidP="00906D95">
      <w:pPr>
        <w:pStyle w:val="ListParagraph"/>
        <w:numPr>
          <w:ilvl w:val="0"/>
          <w:numId w:val="10"/>
        </w:numPr>
      </w:pPr>
      <w:r>
        <w:t>Recipe name: mdgphn1m</w:t>
      </w:r>
    </w:p>
    <w:p w:rsidR="00171964" w:rsidRDefault="00171964" w:rsidP="00906D95">
      <w:pPr>
        <w:pStyle w:val="ListParagraph"/>
        <w:numPr>
          <w:ilvl w:val="0"/>
          <w:numId w:val="10"/>
        </w:numPr>
      </w:pPr>
      <w:r>
        <w:t>Chuck used: Aluminum</w:t>
      </w:r>
    </w:p>
    <w:p w:rsidR="00171964" w:rsidRDefault="00171964" w:rsidP="00906D95">
      <w:pPr>
        <w:pStyle w:val="ListParagraph"/>
        <w:numPr>
          <w:ilvl w:val="0"/>
          <w:numId w:val="10"/>
        </w:numPr>
      </w:pPr>
      <w:r>
        <w:t>Etch time: 1 minute</w:t>
      </w:r>
    </w:p>
    <w:p w:rsidR="00171964" w:rsidRDefault="00171964" w:rsidP="00906D95">
      <w:pPr>
        <w:pStyle w:val="ListParagraph"/>
        <w:numPr>
          <w:ilvl w:val="0"/>
          <w:numId w:val="10"/>
        </w:numPr>
      </w:pPr>
      <w:r>
        <w:t>Power: 20 W</w:t>
      </w:r>
    </w:p>
    <w:p w:rsidR="00F47C0C" w:rsidRDefault="00171964" w:rsidP="00906D95">
      <w:pPr>
        <w:pStyle w:val="ListParagraph"/>
        <w:numPr>
          <w:ilvl w:val="0"/>
          <w:numId w:val="10"/>
        </w:numPr>
      </w:pPr>
      <w:r>
        <w:t>Gases: 14:6 O</w:t>
      </w:r>
      <w:r w:rsidRPr="00171964">
        <w:rPr>
          <w:vertAlign w:val="subscript"/>
        </w:rPr>
        <w:t>2</w:t>
      </w:r>
      <w:r>
        <w:t>:Ar</w:t>
      </w:r>
    </w:p>
    <w:p w:rsidR="00171964" w:rsidRDefault="00171964" w:rsidP="00906D95">
      <w:pPr>
        <w:pStyle w:val="ListParagraph"/>
        <w:numPr>
          <w:ilvl w:val="0"/>
          <w:numId w:val="10"/>
        </w:numPr>
      </w:pPr>
      <w:r>
        <w:t>Pressure: 1 mT</w:t>
      </w:r>
    </w:p>
    <w:p w:rsidR="00171964" w:rsidRDefault="00171964" w:rsidP="00906D95">
      <w:pPr>
        <w:pStyle w:val="ListParagraph"/>
        <w:numPr>
          <w:ilvl w:val="0"/>
          <w:numId w:val="10"/>
        </w:numPr>
      </w:pPr>
      <w:r>
        <w:t>DC Voltage: ~ 180V (automatically controlled)</w:t>
      </w:r>
    </w:p>
    <w:p w:rsidR="009E5FE1" w:rsidRDefault="009E5FE1" w:rsidP="003E619F">
      <w:pPr>
        <w:pStyle w:val="Heading2App"/>
      </w:pPr>
      <w:r>
        <w:t>Backside oxide etch</w:t>
      </w:r>
    </w:p>
    <w:p w:rsidR="009E5FE1" w:rsidRDefault="009E5FE1" w:rsidP="00E42D5A">
      <w:r>
        <w:t>Commercially available graphene and thermally-grown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top-side oxide is grown over the finished silicon face and acts as the back-gate oxide. The top-side oxide is the back-gate oxide that carrier the transferred graphene.</w:t>
      </w:r>
      <w:r>
        <w:t xml:space="preserve"> The back-side oxide</w:t>
      </w:r>
      <w:r w:rsidR="00E42D5A">
        <w:t xml:space="preserve"> is a byproduct of the thermal growth process. The back-side oxide</w:t>
      </w:r>
      <w:r>
        <w:t xml:space="preserve"> prevents electrical contact to the silicon substrate and should be removed prior to any measurements. This can be confirmed by optically inspecting the back side of the carrier wafer: if the backside is any color other than grey th</w:t>
      </w:r>
      <w:r w:rsidR="00C06C40">
        <w:t xml:space="preserve">en it is covered with an oxide. Pictures depicting the back side of the sample (graphene facing down) are shown in </w:t>
      </w:r>
      <w:r w:rsidR="00E42D5A">
        <w:fldChar w:fldCharType="begin"/>
      </w:r>
      <w:r w:rsidR="00E42D5A">
        <w:instrText xml:space="preserve"> REF _Ref490004157 \h </w:instrText>
      </w:r>
      <w:r w:rsidR="00E42D5A">
        <w:fldChar w:fldCharType="separate"/>
      </w:r>
      <w:r w:rsidR="00E42D5A">
        <w:t xml:space="preserve">Figure </w:t>
      </w:r>
      <w:r w:rsidR="00E42D5A">
        <w:rPr>
          <w:noProof/>
          <w:cs/>
        </w:rPr>
        <w:t>‎</w:t>
      </w:r>
      <w:r w:rsidR="00E42D5A">
        <w:rPr>
          <w:noProof/>
        </w:rPr>
        <w:t>A</w:t>
      </w:r>
      <w:r w:rsidR="00E42D5A">
        <w:t>.</w:t>
      </w:r>
      <w:r w:rsidR="00E42D5A">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06C40" w:rsidTr="00C06C40">
        <w:tc>
          <w:tcPr>
            <w:tcW w:w="4675" w:type="dxa"/>
          </w:tcPr>
          <w:p w:rsidR="00C06C40" w:rsidRDefault="00C06C40" w:rsidP="00C06C40">
            <w:pPr>
              <w:ind w:firstLine="0"/>
            </w:pPr>
            <w:r>
              <w:rPr>
                <w:noProof/>
              </w:rPr>
              <w:lastRenderedPageBreak/>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6C6A60">
      <w:pPr>
        <w:pStyle w:val="Caption"/>
      </w:pPr>
      <w:bookmarkStart w:id="52" w:name="_Ref490004157"/>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1</w:t>
        </w:r>
      </w:fldSimple>
      <w:bookmarkEnd w:id="52"/>
      <w:r>
        <w:t>(a) Before, and (b) after the removal of the back-side oxide from the silicon sample. The back-gate oxide is deposited on the top-side of the sample, while the back-side oxide growth is a byproduct of the thermal oxide growth process.</w:t>
      </w:r>
    </w:p>
    <w:p w:rsidR="00624B92" w:rsidRPr="009E5FE1" w:rsidRDefault="00045D15" w:rsidP="00624B92">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752EC4" w:rsidRDefault="00632C08" w:rsidP="003E619F">
      <w:pPr>
        <w:pStyle w:val="Heading1App"/>
      </w:pPr>
      <w:bookmarkStart w:id="53" w:name="_Ref489899167"/>
      <w:r>
        <w:t>Fabrication of a Dual-Gated Graphene FET</w:t>
      </w:r>
      <w:bookmarkEnd w:id="53"/>
    </w:p>
    <w:p w:rsidR="001C7C42" w:rsidRDefault="00851E30" w:rsidP="00751D1C">
      <w:r>
        <w:t xml:space="preserve">We go through the details of fabricating a dual-gated graphene FET. This procedure is identical for neurons, synapses and diodes, except for the e-beam mask used to shape the top gate. </w:t>
      </w:r>
      <w:r w:rsidR="008E7455">
        <w:t>The processing parameters follow the values outlines in</w:t>
      </w:r>
      <w:r w:rsidR="001771E9">
        <w:t xml:space="preserve"> Appendix A</w:t>
      </w:r>
      <w:r w:rsidR="008E7455">
        <w:t>.</w:t>
      </w:r>
      <w:r w:rsidR="009A4AD4">
        <w:t xml:space="preserve"> The steps are numbered according to </w:t>
      </w:r>
      <w:r w:rsidR="009A6F1A">
        <w:t>t</w:t>
      </w:r>
      <w:r w:rsidR="009A4AD4">
        <w:t>heir order.</w:t>
      </w:r>
      <w:r w:rsidR="00751D1C">
        <w:t xml:space="preserve"> Note that the devices presented in this work were </w:t>
      </w:r>
      <w:r w:rsidR="00751D1C">
        <w:lastRenderedPageBreak/>
        <w:t>all fabricated using CVD graphene over 285 nm of thermal SiO</w:t>
      </w:r>
      <w:r w:rsidR="00751D1C" w:rsidRPr="00751D1C">
        <w:rPr>
          <w:vertAlign w:val="subscript"/>
        </w:rPr>
        <w:t>2</w:t>
      </w:r>
      <w:r w:rsidR="00751D1C">
        <w:t>, procured from Graphene Supermarket. The top gate oxide was 10 nm of Al</w:t>
      </w:r>
      <w:r w:rsidR="00751D1C" w:rsidRPr="00751D1C">
        <w:rPr>
          <w:vertAlign w:val="subscript"/>
        </w:rPr>
        <w:t>2</w:t>
      </w:r>
      <w:r w:rsidR="00751D1C">
        <w:t>O</w:t>
      </w:r>
      <w:r w:rsidR="00751D1C" w:rsidRPr="00751D1C">
        <w:rPr>
          <w:vertAlign w:val="subscript"/>
        </w:rPr>
        <w:t>3</w:t>
      </w:r>
      <w:r w:rsidR="00751D1C">
        <w:t>, and the top gate metal was 25 nm thick, e-beam evaporated aluminum. The contact stack was Ti/Pd with thicknesses 1.5/40 nm.</w:t>
      </w:r>
    </w:p>
    <w:p w:rsidR="00727B3A" w:rsidRDefault="00727B3A" w:rsidP="003E619F">
      <w:pPr>
        <w:pStyle w:val="Heading2App"/>
        <w:numPr>
          <w:ilvl w:val="1"/>
          <w:numId w:val="0"/>
        </w:numPr>
        <w:ind w:left="720" w:hanging="360"/>
      </w:pPr>
      <w:r>
        <w:t>Preprocessing Anneal</w:t>
      </w:r>
    </w:p>
    <w:p w:rsidR="00195CEF" w:rsidRPr="00195CEF" w:rsidRDefault="00195CEF" w:rsidP="00195CEF">
      <w:r>
        <w:t>The preprocessing anneal is crucial to remove any PMMA residual from the graphene transfer step and is typically performed for at least 4 hours before any fabrication.</w:t>
      </w:r>
    </w:p>
    <w:p w:rsidR="00413D5F" w:rsidRDefault="00D85F80" w:rsidP="003E619F">
      <w:pPr>
        <w:pStyle w:val="Heading2App"/>
        <w:numPr>
          <w:ilvl w:val="1"/>
          <w:numId w:val="0"/>
        </w:numPr>
        <w:ind w:left="720" w:hanging="360"/>
      </w:pPr>
      <w:r>
        <w:t xml:space="preserve">Contact </w:t>
      </w:r>
      <w:r w:rsidR="00727B3A" w:rsidRPr="005A5660">
        <w:t>Photolithography</w:t>
      </w:r>
    </w:p>
    <w:p w:rsidR="00413D5F" w:rsidRPr="00413D5F" w:rsidRDefault="00413D5F" w:rsidP="00906D95">
      <w:pPr>
        <w:pStyle w:val="ListParagraph"/>
        <w:numPr>
          <w:ilvl w:val="0"/>
          <w:numId w:val="11"/>
        </w:numPr>
      </w:pPr>
      <w:r>
        <w:t>Spin coating the photoresist and contact layer lithography</w:t>
      </w:r>
      <w:r w:rsidR="009A4AD4">
        <w:t xml:space="preserve"> as shown in </w:t>
      </w:r>
      <w:r w:rsidR="009A4AD4">
        <w:fldChar w:fldCharType="begin"/>
      </w:r>
      <w:r w:rsidR="009A4AD4">
        <w:instrText xml:space="preserve"> REF _Ref490094791 \h </w:instrText>
      </w:r>
      <w:r w:rsidR="009A4AD4">
        <w:fldChar w:fldCharType="separate"/>
      </w:r>
      <w:r w:rsidR="008859F5">
        <w:t xml:space="preserve">Figure </w:t>
      </w:r>
      <w:r w:rsidR="008859F5">
        <w:rPr>
          <w:noProof/>
          <w:cs/>
        </w:rPr>
        <w:t>‎</w:t>
      </w:r>
      <w:r w:rsidR="008859F5">
        <w:rPr>
          <w:noProof/>
        </w:rPr>
        <w:t>B</w:t>
      </w:r>
      <w:r w:rsidR="008859F5">
        <w:t>.</w:t>
      </w:r>
      <w:r w:rsidR="008859F5">
        <w:rPr>
          <w:noProof/>
        </w:rPr>
        <w:t>2</w:t>
      </w:r>
      <w:r w:rsidR="009A4AD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13D5F" w:rsidTr="00413D5F">
        <w:tc>
          <w:tcPr>
            <w:tcW w:w="4675" w:type="dxa"/>
            <w:vAlign w:val="center"/>
          </w:tcPr>
          <w:p w:rsidR="00413D5F" w:rsidRDefault="00413D5F" w:rsidP="00413D5F">
            <w:pPr>
              <w:ind w:firstLine="0"/>
              <w:jc w:val="center"/>
            </w:pPr>
            <w:r>
              <w:rPr>
                <w:noProof/>
              </w:rPr>
              <w:drawing>
                <wp:inline distT="0" distB="0" distL="0" distR="0">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ind w:firstLine="0"/>
              <w:jc w:val="center"/>
            </w:pPr>
            <w:r>
              <w:t>(a)</w:t>
            </w:r>
          </w:p>
        </w:tc>
        <w:tc>
          <w:tcPr>
            <w:tcW w:w="4675" w:type="dxa"/>
            <w:vAlign w:val="center"/>
          </w:tcPr>
          <w:p w:rsidR="00413D5F" w:rsidRDefault="00413D5F" w:rsidP="00413D5F">
            <w:pPr>
              <w:ind w:firstLine="0"/>
              <w:jc w:val="center"/>
            </w:pPr>
            <w:r>
              <w:rPr>
                <w:noProof/>
              </w:rPr>
              <w:drawing>
                <wp:inline distT="0" distB="0" distL="0" distR="0">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413D5F" w:rsidRDefault="00413D5F" w:rsidP="00413D5F">
            <w:pPr>
              <w:keepNext/>
              <w:ind w:firstLine="0"/>
              <w:jc w:val="center"/>
            </w:pPr>
            <w:r>
              <w:t>(b)</w:t>
            </w:r>
          </w:p>
        </w:tc>
      </w:tr>
    </w:tbl>
    <w:p w:rsidR="00D11996" w:rsidRDefault="00413D5F" w:rsidP="006C6A60">
      <w:pPr>
        <w:pStyle w:val="Caption"/>
        <w:rPr>
          <w:noProof/>
        </w:rPr>
      </w:pPr>
      <w:bookmarkStart w:id="54" w:name="_Ref490094791"/>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2</w:t>
        </w:r>
      </w:fldSimple>
      <w:bookmarkEnd w:id="54"/>
      <w:r>
        <w:t xml:space="preserve"> Sample cross-section after (a) Spin coating, and (b) </w:t>
      </w:r>
      <w:r>
        <w:rPr>
          <w:noProof/>
        </w:rPr>
        <w:t>photolithography and development of contact layer.</w:t>
      </w:r>
    </w:p>
    <w:p w:rsidR="00413D5F" w:rsidRDefault="00413D5F" w:rsidP="00906D95">
      <w:pPr>
        <w:pStyle w:val="ListParagraph"/>
        <w:numPr>
          <w:ilvl w:val="0"/>
          <w:numId w:val="11"/>
        </w:numPr>
      </w:pPr>
      <w:r>
        <w:t>Contact metal stack evaporation and lift-off</w:t>
      </w:r>
      <w:r w:rsidR="00402630">
        <w:t xml:space="preserve"> as shown in </w:t>
      </w:r>
      <w:r w:rsidR="00402630">
        <w:fldChar w:fldCharType="begin"/>
      </w:r>
      <w:r w:rsidR="00402630">
        <w:instrText xml:space="preserve"> REF _Ref490094800 \h </w:instrText>
      </w:r>
      <w:r w:rsidR="00402630">
        <w:fldChar w:fldCharType="separate"/>
      </w:r>
      <w:r w:rsidR="008859F5">
        <w:t xml:space="preserve">Figure </w:t>
      </w:r>
      <w:r w:rsidR="008859F5">
        <w:rPr>
          <w:noProof/>
          <w:cs/>
        </w:rPr>
        <w:t>‎</w:t>
      </w:r>
      <w:r w:rsidR="008859F5">
        <w:rPr>
          <w:noProof/>
        </w:rPr>
        <w:t>B</w:t>
      </w:r>
      <w:r w:rsidR="008859F5">
        <w:t>.</w:t>
      </w:r>
      <w:r w:rsidR="008859F5">
        <w:rPr>
          <w:noProof/>
        </w:rPr>
        <w:t>3</w:t>
      </w:r>
      <w:r w:rsidR="00402630">
        <w:fldChar w:fldCharType="end"/>
      </w:r>
      <w:r w:rsidR="002634D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3"/>
        <w:gridCol w:w="4517"/>
      </w:tblGrid>
      <w:tr w:rsidR="00413D5F" w:rsidTr="00B849B7">
        <w:tc>
          <w:tcPr>
            <w:tcW w:w="4675" w:type="dxa"/>
            <w:vAlign w:val="center"/>
          </w:tcPr>
          <w:p w:rsidR="00413D5F" w:rsidRDefault="00413D5F" w:rsidP="00B849B7">
            <w:pPr>
              <w:ind w:firstLine="0"/>
              <w:jc w:val="center"/>
            </w:pPr>
            <w:r>
              <w:rPr>
                <w:noProof/>
              </w:rPr>
              <w:drawing>
                <wp:inline distT="0" distB="0" distL="0" distR="0" wp14:anchorId="4AEC5A27" wp14:editId="684B67E7">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413D5F" w:rsidRDefault="00413D5F" w:rsidP="00B849B7">
            <w:pPr>
              <w:ind w:firstLine="0"/>
              <w:jc w:val="center"/>
            </w:pPr>
            <w:r>
              <w:t>(a)</w:t>
            </w:r>
          </w:p>
        </w:tc>
        <w:tc>
          <w:tcPr>
            <w:tcW w:w="4675" w:type="dxa"/>
            <w:vAlign w:val="center"/>
          </w:tcPr>
          <w:p w:rsidR="00413D5F" w:rsidRDefault="00413D5F" w:rsidP="00B849B7">
            <w:pPr>
              <w:ind w:firstLine="0"/>
              <w:jc w:val="center"/>
            </w:pPr>
            <w:r>
              <w:rPr>
                <w:noProof/>
              </w:rPr>
              <w:drawing>
                <wp:inline distT="0" distB="0" distL="0" distR="0" wp14:anchorId="2FDDEBAD" wp14:editId="6FA70EC2">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keepNext/>
              <w:ind w:firstLine="0"/>
              <w:jc w:val="center"/>
            </w:pPr>
            <w:r>
              <w:t>(b)</w:t>
            </w:r>
          </w:p>
        </w:tc>
      </w:tr>
    </w:tbl>
    <w:p w:rsidR="00413D5F" w:rsidRDefault="00413D5F" w:rsidP="006C6A60">
      <w:pPr>
        <w:pStyle w:val="Caption"/>
        <w:rPr>
          <w:noProof/>
        </w:rPr>
      </w:pPr>
      <w:bookmarkStart w:id="55" w:name="_Ref490094800"/>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3</w:t>
        </w:r>
      </w:fldSimple>
      <w:bookmarkEnd w:id="55"/>
      <w:r w:rsidRPr="00413D5F">
        <w:t xml:space="preserve"> </w:t>
      </w:r>
      <w:r>
        <w:t xml:space="preserve">Sample cross-section after (a) contact stack evaporation, and (b) </w:t>
      </w:r>
      <w:r>
        <w:rPr>
          <w:noProof/>
        </w:rPr>
        <w:t>contacts lift-off.</w:t>
      </w:r>
    </w:p>
    <w:p w:rsidR="00B849B7" w:rsidRDefault="00C03EC6" w:rsidP="00C03EC6">
      <w:r>
        <w:fldChar w:fldCharType="begin"/>
      </w:r>
      <w:r>
        <w:instrText xml:space="preserve"> REF _Ref490093674 \h </w:instrText>
      </w:r>
      <w:r>
        <w:fldChar w:fldCharType="separate"/>
      </w:r>
      <w:r w:rsidR="008859F5">
        <w:t xml:space="preserve">Figure </w:t>
      </w:r>
      <w:r w:rsidR="008859F5">
        <w:rPr>
          <w:noProof/>
          <w:cs/>
        </w:rPr>
        <w:t>‎</w:t>
      </w:r>
      <w:r w:rsidR="008859F5">
        <w:rPr>
          <w:noProof/>
        </w:rPr>
        <w:t>B</w:t>
      </w:r>
      <w:r w:rsidR="008859F5">
        <w:t>.</w:t>
      </w:r>
      <w:r w:rsidR="008859F5">
        <w:rPr>
          <w:noProof/>
        </w:rPr>
        <w:t>4</w:t>
      </w:r>
      <w:r>
        <w:fldChar w:fldCharType="end"/>
      </w:r>
      <w:r>
        <w:t xml:space="preserve"> shows a</w:t>
      </w:r>
      <w:r w:rsidR="00B849B7">
        <w:t>n optical microscope image of the sample after steps (1) and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849B7" w:rsidTr="00B849B7">
        <w:tc>
          <w:tcPr>
            <w:tcW w:w="4675" w:type="dxa"/>
            <w:vAlign w:val="center"/>
          </w:tcPr>
          <w:p w:rsidR="00B849B7" w:rsidRDefault="00B849B7" w:rsidP="00B849B7">
            <w:pPr>
              <w:ind w:firstLine="0"/>
              <w:jc w:val="center"/>
            </w:pPr>
            <w:r>
              <w:rPr>
                <w:noProof/>
              </w:rPr>
              <w:lastRenderedPageBreak/>
              <w:drawing>
                <wp:inline distT="0" distB="0" distL="0" distR="0" wp14:anchorId="0349184C" wp14:editId="2635DFB9">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ind w:firstLine="0"/>
              <w:jc w:val="center"/>
            </w:pPr>
            <w:r>
              <w:t>(a)</w:t>
            </w:r>
          </w:p>
        </w:tc>
        <w:tc>
          <w:tcPr>
            <w:tcW w:w="4675" w:type="dxa"/>
            <w:vAlign w:val="center"/>
          </w:tcPr>
          <w:p w:rsidR="00B849B7" w:rsidRDefault="00B849B7" w:rsidP="00B849B7">
            <w:pPr>
              <w:ind w:firstLine="0"/>
              <w:jc w:val="center"/>
            </w:pPr>
            <w:r>
              <w:rPr>
                <w:noProof/>
              </w:rPr>
              <w:drawing>
                <wp:inline distT="0" distB="0" distL="0" distR="0" wp14:anchorId="7BD473F4" wp14:editId="20714DE1">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keepNext/>
              <w:ind w:firstLine="0"/>
              <w:jc w:val="center"/>
            </w:pPr>
            <w:r>
              <w:t>(b)</w:t>
            </w:r>
          </w:p>
        </w:tc>
      </w:tr>
    </w:tbl>
    <w:p w:rsidR="00B849B7" w:rsidRDefault="00B849B7" w:rsidP="006C6A60">
      <w:pPr>
        <w:pStyle w:val="Caption"/>
        <w:rPr>
          <w:noProof/>
        </w:rPr>
      </w:pPr>
      <w:bookmarkStart w:id="56" w:name="_Ref490093674"/>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4</w:t>
        </w:r>
      </w:fldSimple>
      <w:bookmarkEnd w:id="56"/>
      <w:r w:rsidRPr="00413D5F">
        <w:t xml:space="preserve"> </w:t>
      </w:r>
      <w:r w:rsidR="00C57444">
        <w:t xml:space="preserve">Optical microscope image after </w:t>
      </w:r>
      <w:r>
        <w:t xml:space="preserve">(a) contact </w:t>
      </w:r>
      <w:r w:rsidR="00C57444">
        <w:t>photolithography</w:t>
      </w:r>
      <w:r>
        <w:t xml:space="preserve">, and (b) </w:t>
      </w:r>
      <w:r>
        <w:rPr>
          <w:noProof/>
        </w:rPr>
        <w:t>contacts lift-off.</w:t>
      </w:r>
    </w:p>
    <w:p w:rsidR="00D85F80" w:rsidRDefault="00D85F80" w:rsidP="003E619F">
      <w:pPr>
        <w:pStyle w:val="Heading2App"/>
        <w:numPr>
          <w:ilvl w:val="1"/>
          <w:numId w:val="0"/>
        </w:numPr>
        <w:ind w:left="720" w:hanging="360"/>
      </w:pPr>
      <w:r>
        <w:t>Channel Definition</w:t>
      </w:r>
    </w:p>
    <w:p w:rsidR="002634DC" w:rsidRPr="00413D5F" w:rsidRDefault="002634DC" w:rsidP="00906D95">
      <w:pPr>
        <w:pStyle w:val="ListParagraph"/>
        <w:numPr>
          <w:ilvl w:val="0"/>
          <w:numId w:val="12"/>
        </w:numPr>
      </w:pPr>
      <w:r>
        <w:t>Spin coating the photoresist and the channel etch mask</w:t>
      </w:r>
      <w:r w:rsidR="00B30D32">
        <w:t xml:space="preserve"> as shown </w:t>
      </w:r>
      <w:r w:rsidR="00B30D32">
        <w:fldChar w:fldCharType="begin"/>
      </w:r>
      <w:r w:rsidR="00B30D32">
        <w:instrText xml:space="preserve"> REF _Ref490094807 \h </w:instrText>
      </w:r>
      <w:r w:rsidR="00B30D32">
        <w:fldChar w:fldCharType="separate"/>
      </w:r>
      <w:r w:rsidR="008859F5">
        <w:t xml:space="preserve">Figure </w:t>
      </w:r>
      <w:r w:rsidR="008859F5">
        <w:rPr>
          <w:noProof/>
          <w:cs/>
        </w:rPr>
        <w:t>‎</w:t>
      </w:r>
      <w:r w:rsidR="008859F5">
        <w:rPr>
          <w:noProof/>
        </w:rPr>
        <w:t>B</w:t>
      </w:r>
      <w:r w:rsidR="008859F5">
        <w:t>.</w:t>
      </w:r>
      <w:r w:rsidR="008859F5">
        <w:rPr>
          <w:noProof/>
        </w:rPr>
        <w:t>5</w:t>
      </w:r>
      <w:r w:rsidR="00B30D32">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79FC2B03" wp14:editId="5A0B0CAC">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74F2029D" wp14:editId="035B42F7">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57" w:name="_Ref490094807"/>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5</w:t>
        </w:r>
      </w:fldSimple>
      <w:bookmarkEnd w:id="57"/>
      <w:r>
        <w:t xml:space="preserve"> Sample cross-section after (a) Spin coating, and (b) </w:t>
      </w:r>
      <w:r>
        <w:rPr>
          <w:noProof/>
        </w:rPr>
        <w:t xml:space="preserve">photolithography and development of </w:t>
      </w:r>
      <w:r w:rsidR="00183089">
        <w:rPr>
          <w:noProof/>
        </w:rPr>
        <w:t>channel etch mask</w:t>
      </w:r>
      <w:r>
        <w:rPr>
          <w:noProof/>
        </w:rPr>
        <w:t>.</w:t>
      </w:r>
    </w:p>
    <w:p w:rsidR="002634DC" w:rsidRDefault="00A1653B" w:rsidP="00906D95">
      <w:pPr>
        <w:pStyle w:val="ListParagraph"/>
        <w:numPr>
          <w:ilvl w:val="0"/>
          <w:numId w:val="12"/>
        </w:numPr>
      </w:pPr>
      <w:r>
        <w:t>O</w:t>
      </w:r>
      <w:r w:rsidRPr="00A1653B">
        <w:rPr>
          <w:vertAlign w:val="subscript"/>
        </w:rPr>
        <w:t>2</w:t>
      </w:r>
      <w:r>
        <w:t xml:space="preserve"> plasma etching of the exposed graphene using the RIE and removal of the etch mask</w:t>
      </w:r>
      <w:r w:rsidR="00CF4F90">
        <w:t xml:space="preserve"> as shown in </w:t>
      </w:r>
      <w:r w:rsidR="00CF4F90">
        <w:fldChar w:fldCharType="begin"/>
      </w:r>
      <w:r w:rsidR="00CF4F90">
        <w:instrText xml:space="preserve"> REF _Ref490094812 \h </w:instrText>
      </w:r>
      <w:r w:rsidR="00CF4F90">
        <w:fldChar w:fldCharType="separate"/>
      </w:r>
      <w:r w:rsidR="008859F5">
        <w:t xml:space="preserve">Figure </w:t>
      </w:r>
      <w:r w:rsidR="008859F5">
        <w:rPr>
          <w:noProof/>
          <w:cs/>
        </w:rPr>
        <w:t>‎</w:t>
      </w:r>
      <w:r w:rsidR="008859F5">
        <w:rPr>
          <w:noProof/>
        </w:rPr>
        <w:t>B</w:t>
      </w:r>
      <w:r w:rsidR="008859F5">
        <w:t>.</w:t>
      </w:r>
      <w:r w:rsidR="008859F5">
        <w:rPr>
          <w:noProof/>
        </w:rPr>
        <w:t>6</w:t>
      </w:r>
      <w:r w:rsidR="00CF4F9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24B001" wp14:editId="1D8111FF">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2634DC" w:rsidRDefault="002634DC" w:rsidP="00C573C7">
            <w:pPr>
              <w:ind w:firstLine="0"/>
              <w:jc w:val="center"/>
            </w:pPr>
            <w:r>
              <w:lastRenderedPageBreak/>
              <w:t>(a)</w:t>
            </w:r>
          </w:p>
        </w:tc>
        <w:tc>
          <w:tcPr>
            <w:tcW w:w="4675" w:type="dxa"/>
            <w:vAlign w:val="center"/>
          </w:tcPr>
          <w:p w:rsidR="007157D7" w:rsidRDefault="007157D7" w:rsidP="00C573C7">
            <w:pPr>
              <w:ind w:firstLine="0"/>
              <w:jc w:val="center"/>
            </w:pPr>
          </w:p>
          <w:p w:rsidR="002634DC" w:rsidRDefault="002634DC" w:rsidP="00C573C7">
            <w:pPr>
              <w:ind w:firstLine="0"/>
              <w:jc w:val="center"/>
            </w:pPr>
            <w:r>
              <w:rPr>
                <w:noProof/>
              </w:rPr>
              <w:drawing>
                <wp:inline distT="0" distB="0" distL="0" distR="0" wp14:anchorId="7B9C323C" wp14:editId="32401664">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2634DC" w:rsidRDefault="002634DC" w:rsidP="00C573C7">
            <w:pPr>
              <w:keepNext/>
              <w:ind w:firstLine="0"/>
              <w:jc w:val="center"/>
            </w:pPr>
            <w:r>
              <w:lastRenderedPageBreak/>
              <w:t>(b)</w:t>
            </w:r>
          </w:p>
        </w:tc>
      </w:tr>
    </w:tbl>
    <w:p w:rsidR="002634DC" w:rsidRDefault="002634DC" w:rsidP="006C6A60">
      <w:pPr>
        <w:pStyle w:val="Caption"/>
        <w:rPr>
          <w:noProof/>
        </w:rPr>
      </w:pPr>
      <w:bookmarkStart w:id="58" w:name="_Ref490094812"/>
      <w:r>
        <w:lastRenderedPageBreak/>
        <w:t xml:space="preserve">Figure </w:t>
      </w:r>
      <w:fldSimple w:instr=" STYLEREF 1 \s ">
        <w:r w:rsidR="007462A2">
          <w:rPr>
            <w:noProof/>
            <w:cs/>
          </w:rPr>
          <w:t>‎</w:t>
        </w:r>
        <w:r w:rsidR="007462A2">
          <w:rPr>
            <w:noProof/>
          </w:rPr>
          <w:t>0</w:t>
        </w:r>
      </w:fldSimple>
      <w:r w:rsidR="007462A2">
        <w:t>.</w:t>
      </w:r>
      <w:fldSimple w:instr=" SEQ Figure \* ARABIC \s 1 ">
        <w:r w:rsidR="007462A2">
          <w:rPr>
            <w:noProof/>
          </w:rPr>
          <w:t>6</w:t>
        </w:r>
      </w:fldSimple>
      <w:bookmarkEnd w:id="58"/>
      <w:r w:rsidRPr="00413D5F">
        <w:t xml:space="preserve"> </w:t>
      </w:r>
      <w:r>
        <w:t xml:space="preserve">Sample cross-section (a) </w:t>
      </w:r>
      <w:r w:rsidR="00E21E41">
        <w:t>during channel definition</w:t>
      </w:r>
      <w:r>
        <w:t xml:space="preserve">, and (b) </w:t>
      </w:r>
      <w:r w:rsidR="00E21E41">
        <w:t xml:space="preserve">after </w:t>
      </w:r>
      <w:r w:rsidR="00E21E41">
        <w:rPr>
          <w:noProof/>
        </w:rPr>
        <w:t>etch mask removal</w:t>
      </w:r>
      <w:r>
        <w:rPr>
          <w:noProof/>
        </w:rPr>
        <w:t>.</w:t>
      </w:r>
      <w:r w:rsidR="00CE2908">
        <w:rPr>
          <w:noProof/>
        </w:rPr>
        <w:t xml:space="preserve"> The red arrows signifiy the O</w:t>
      </w:r>
      <w:r w:rsidR="00CE2908" w:rsidRPr="00CE2908">
        <w:rPr>
          <w:noProof/>
          <w:vertAlign w:val="subscript"/>
        </w:rPr>
        <w:t>2</w:t>
      </w:r>
      <w:r w:rsidR="00CE2908">
        <w:rPr>
          <w:noProof/>
        </w:rPr>
        <w:t xml:space="preserve"> plasma etching the exposed graphene.</w:t>
      </w:r>
    </w:p>
    <w:p w:rsidR="002634DC" w:rsidRDefault="00117898" w:rsidP="00C66F19">
      <w:r>
        <w:fldChar w:fldCharType="begin"/>
      </w:r>
      <w:r>
        <w:instrText xml:space="preserve"> REF _Ref490094818 \h </w:instrText>
      </w:r>
      <w:r>
        <w:fldChar w:fldCharType="separate"/>
      </w:r>
      <w:r w:rsidR="008859F5">
        <w:t xml:space="preserve">Figure </w:t>
      </w:r>
      <w:r w:rsidR="008859F5">
        <w:rPr>
          <w:noProof/>
          <w:cs/>
        </w:rPr>
        <w:t>‎</w:t>
      </w:r>
      <w:r w:rsidR="008859F5">
        <w:rPr>
          <w:noProof/>
        </w:rPr>
        <w:t>B</w:t>
      </w:r>
      <w:r w:rsidR="008859F5">
        <w:t>.</w:t>
      </w:r>
      <w:r w:rsidR="008859F5">
        <w:rPr>
          <w:noProof/>
        </w:rPr>
        <w:t>7</w:t>
      </w:r>
      <w:r>
        <w:fldChar w:fldCharType="end"/>
      </w:r>
      <w:r w:rsidR="00C1462C">
        <w:t xml:space="preserve"> </w:t>
      </w:r>
      <w:r w:rsidR="002634DC">
        <w:t>shows an optical microscope image of the sample after steps (1) and (2).</w:t>
      </w:r>
      <w:r w:rsidR="00553DE1">
        <w:t xml:space="preserve">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r w:rsidR="008859F5">
        <w:rPr>
          <w:noProof/>
        </w:rPr>
        <w:t>B</w:t>
      </w:r>
      <w:r w:rsidR="008859F5">
        <w:t>.</w:t>
      </w:r>
      <w:r w:rsidR="008859F5">
        <w:rPr>
          <w:noProof/>
        </w:rPr>
        <w:t>7</w:t>
      </w:r>
      <w:r w:rsidR="00C66F19">
        <w:fldChar w:fldCharType="end"/>
      </w:r>
      <w:r w:rsidR="00553DE1">
        <w:t xml:space="preserve">(a) shows the tears in the graphene channel prior to the etch. After the etch no graphene is visible outside the etch mask as seen in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r w:rsidR="008859F5">
        <w:rPr>
          <w:noProof/>
        </w:rPr>
        <w:t>B</w:t>
      </w:r>
      <w:r w:rsidR="008859F5">
        <w:t>.</w:t>
      </w:r>
      <w:r w:rsidR="008859F5">
        <w:rPr>
          <w:noProof/>
        </w:rPr>
        <w:t>7</w:t>
      </w:r>
      <w:r w:rsidR="00C66F19">
        <w:fldChar w:fldCharType="end"/>
      </w:r>
      <w:r w:rsidR="00553DE1">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A7D810" wp14:editId="4518C091">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61A063F3" wp14:editId="612742FB">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59" w:name="_Ref490094818"/>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7</w:t>
        </w:r>
      </w:fldSimple>
      <w:bookmarkEnd w:id="59"/>
      <w:r w:rsidRPr="00413D5F">
        <w:t xml:space="preserve"> </w:t>
      </w:r>
      <w:r>
        <w:t xml:space="preserve">Optical microscope image after (a) contact photolithography, and (b) </w:t>
      </w:r>
      <w:r>
        <w:rPr>
          <w:noProof/>
        </w:rPr>
        <w:t>contacts lift-off.</w:t>
      </w:r>
    </w:p>
    <w:p w:rsidR="00727B3A" w:rsidRDefault="00D85F80" w:rsidP="003E619F">
      <w:pPr>
        <w:pStyle w:val="Heading2App"/>
        <w:numPr>
          <w:ilvl w:val="1"/>
          <w:numId w:val="0"/>
        </w:numPr>
        <w:ind w:left="720" w:hanging="360"/>
      </w:pPr>
      <w:r>
        <w:t>Top Gate Oxide/Passivation Deposition</w:t>
      </w:r>
    </w:p>
    <w:p w:rsidR="00C573C7" w:rsidRPr="00413D5F" w:rsidRDefault="00183089" w:rsidP="003D2068">
      <w:r>
        <w:t xml:space="preserve">ALD </w:t>
      </w:r>
      <w:r w:rsidR="00C573C7">
        <w:t>seed</w:t>
      </w:r>
      <w:r>
        <w:t xml:space="preserve"> layer is evaporated then the ALD is performed over the seed</w:t>
      </w:r>
      <w:r w:rsidR="001F22DD">
        <w:t xml:space="preserve"> as shown in </w:t>
      </w:r>
      <w:r w:rsidR="00117898">
        <w:fldChar w:fldCharType="begin"/>
      </w:r>
      <w:r w:rsidR="00117898">
        <w:instrText xml:space="preserve"> REF _Ref490094837 \h </w:instrText>
      </w:r>
      <w:r w:rsidR="00117898">
        <w:fldChar w:fldCharType="separate"/>
      </w:r>
      <w:r w:rsidR="008859F5">
        <w:t xml:space="preserve">Figure </w:t>
      </w:r>
      <w:r w:rsidR="008859F5">
        <w:rPr>
          <w:noProof/>
          <w:cs/>
        </w:rPr>
        <w:t>‎</w:t>
      </w:r>
      <w:r w:rsidR="008859F5">
        <w:rPr>
          <w:noProof/>
        </w:rPr>
        <w:t>B</w:t>
      </w:r>
      <w:r w:rsidR="008859F5">
        <w:t>.</w:t>
      </w:r>
      <w:r w:rsidR="008859F5">
        <w:rPr>
          <w:noProof/>
        </w:rPr>
        <w:t>8</w:t>
      </w:r>
      <w:r w:rsidR="00117898">
        <w:fldChar w:fldCharType="end"/>
      </w:r>
      <w:r w:rsidR="00C573C7">
        <w:t>.</w:t>
      </w:r>
      <w:r w:rsidR="00D3125C">
        <w:t xml:space="preserve"> The top gate oxide also acts as a passivation to protect the channel from the environment. In our experiments, 10 nm of Al</w:t>
      </w:r>
      <w:r w:rsidR="00D3125C" w:rsidRPr="003D2068">
        <w:rPr>
          <w:vertAlign w:val="subscript"/>
        </w:rPr>
        <w:t>2</w:t>
      </w:r>
      <w:r w:rsidR="00D3125C">
        <w:t>O</w:t>
      </w:r>
      <w:r w:rsidR="00D3125C" w:rsidRPr="003D2068">
        <w:rPr>
          <w:vertAlign w:val="subscript"/>
        </w:rPr>
        <w:t>3</w:t>
      </w:r>
      <w:r w:rsidR="00D3125C">
        <w:t xml:space="preserve"> was enough to protect the graphene from environmental </w:t>
      </w:r>
      <w:r w:rsidR="003D2068">
        <w:t>dopants</w:t>
      </w:r>
      <w:r w:rsidR="00D312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573C7" w:rsidTr="00C4448D">
        <w:tc>
          <w:tcPr>
            <w:tcW w:w="4675" w:type="dxa"/>
            <w:vAlign w:val="bottom"/>
          </w:tcPr>
          <w:p w:rsidR="00C4448D" w:rsidRDefault="00C4448D" w:rsidP="00C4448D">
            <w:pPr>
              <w:ind w:firstLine="0"/>
              <w:jc w:val="center"/>
            </w:pPr>
          </w:p>
          <w:p w:rsidR="00C573C7" w:rsidRDefault="00C573C7" w:rsidP="00C4448D">
            <w:pPr>
              <w:ind w:firstLine="0"/>
              <w:jc w:val="center"/>
            </w:pPr>
            <w:r>
              <w:rPr>
                <w:noProof/>
              </w:rPr>
              <w:lastRenderedPageBreak/>
              <w:drawing>
                <wp:inline distT="0" distB="0" distL="0" distR="0" wp14:anchorId="36F1E9A2" wp14:editId="799CC2EA">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C573C7" w:rsidRDefault="00C573C7" w:rsidP="00C4448D">
            <w:pPr>
              <w:ind w:firstLine="0"/>
              <w:jc w:val="center"/>
            </w:pPr>
            <w:r>
              <w:t>(a)</w:t>
            </w:r>
          </w:p>
        </w:tc>
        <w:tc>
          <w:tcPr>
            <w:tcW w:w="4675" w:type="dxa"/>
            <w:vAlign w:val="bottom"/>
          </w:tcPr>
          <w:p w:rsidR="00C573C7" w:rsidRDefault="00C573C7" w:rsidP="00C4448D">
            <w:pPr>
              <w:ind w:firstLine="0"/>
              <w:jc w:val="center"/>
            </w:pPr>
            <w:r>
              <w:rPr>
                <w:noProof/>
              </w:rPr>
              <w:lastRenderedPageBreak/>
              <w:drawing>
                <wp:inline distT="0" distB="0" distL="0" distR="0" wp14:anchorId="0DEE8DC3" wp14:editId="13C123F8">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C573C7" w:rsidRDefault="00C573C7" w:rsidP="00C4448D">
            <w:pPr>
              <w:keepNext/>
              <w:ind w:firstLine="0"/>
              <w:jc w:val="center"/>
            </w:pPr>
            <w:r>
              <w:lastRenderedPageBreak/>
              <w:t>(b)</w:t>
            </w:r>
          </w:p>
        </w:tc>
      </w:tr>
    </w:tbl>
    <w:p w:rsidR="00C573C7" w:rsidRDefault="00C573C7" w:rsidP="006C6A60">
      <w:pPr>
        <w:pStyle w:val="Caption"/>
        <w:rPr>
          <w:noProof/>
        </w:rPr>
      </w:pPr>
      <w:bookmarkStart w:id="60" w:name="_Ref490094837"/>
      <w:r>
        <w:lastRenderedPageBreak/>
        <w:t xml:space="preserve">Figure </w:t>
      </w:r>
      <w:fldSimple w:instr=" STYLEREF 1 \s ">
        <w:r w:rsidR="007462A2">
          <w:rPr>
            <w:noProof/>
            <w:cs/>
          </w:rPr>
          <w:t>‎</w:t>
        </w:r>
        <w:r w:rsidR="007462A2">
          <w:rPr>
            <w:noProof/>
          </w:rPr>
          <w:t>0</w:t>
        </w:r>
      </w:fldSimple>
      <w:r w:rsidR="007462A2">
        <w:t>.</w:t>
      </w:r>
      <w:fldSimple w:instr=" SEQ Figure \* ARABIC \s 1 ">
        <w:r w:rsidR="007462A2">
          <w:rPr>
            <w:noProof/>
          </w:rPr>
          <w:t>8</w:t>
        </w:r>
      </w:fldSimple>
      <w:bookmarkEnd w:id="60"/>
      <w:r>
        <w:t xml:space="preserve"> Sample cross-section after (a) </w:t>
      </w:r>
      <w:r w:rsidR="004B086A">
        <w:t>seed layer evaporation</w:t>
      </w:r>
      <w:r>
        <w:t>, and (b)</w:t>
      </w:r>
      <w:r w:rsidR="004B086A">
        <w:rPr>
          <w:noProof/>
        </w:rPr>
        <w:t xml:space="preserve"> top oxide ALD</w:t>
      </w:r>
      <w:r>
        <w:rPr>
          <w:noProof/>
        </w:rPr>
        <w:t>.</w:t>
      </w:r>
    </w:p>
    <w:p w:rsidR="00727B3A" w:rsidRDefault="00D85F80" w:rsidP="003E619F">
      <w:pPr>
        <w:pStyle w:val="Heading2App"/>
        <w:numPr>
          <w:ilvl w:val="1"/>
          <w:numId w:val="0"/>
        </w:numPr>
        <w:ind w:left="720" w:hanging="360"/>
      </w:pPr>
      <w:r>
        <w:t>Top Gate Lithography</w:t>
      </w:r>
    </w:p>
    <w:p w:rsidR="00325790" w:rsidRPr="00325790" w:rsidRDefault="00325790" w:rsidP="00565C86">
      <w:r>
        <w:t xml:space="preserve">This step is only required if a top gate is needed. The </w:t>
      </w:r>
      <w:r w:rsidR="00565C86">
        <w:t xml:space="preserve">step is used for the fabrication of </w:t>
      </w:r>
      <w:r>
        <w:t>the neurons, synapses or diode oblique gates. The only difference is the e-beam mask used to pattern the top gate.</w:t>
      </w:r>
    </w:p>
    <w:p w:rsidR="00F201B2" w:rsidRPr="00413D5F" w:rsidRDefault="00F27A4A" w:rsidP="00906D95">
      <w:pPr>
        <w:pStyle w:val="ListParagraph"/>
        <w:numPr>
          <w:ilvl w:val="0"/>
          <w:numId w:val="13"/>
        </w:numPr>
      </w:pPr>
      <w:r>
        <w:t>S</w:t>
      </w:r>
      <w:r w:rsidR="00F201B2">
        <w:t xml:space="preserve">pin coating the </w:t>
      </w:r>
      <w:r w:rsidR="00645255">
        <w:t xml:space="preserve">e-beam </w:t>
      </w:r>
      <w:r w:rsidR="00F201B2">
        <w:t xml:space="preserve">resist and the </w:t>
      </w:r>
      <w:r w:rsidR="00645255">
        <w:t>e-beam lithography of top gate</w:t>
      </w:r>
      <w:r>
        <w:t xml:space="preserve"> as shown in </w:t>
      </w:r>
      <w:r>
        <w:fldChar w:fldCharType="begin"/>
      </w:r>
      <w:r>
        <w:instrText xml:space="preserve"> REF _Ref490094842 \h </w:instrText>
      </w:r>
      <w:r>
        <w:fldChar w:fldCharType="separate"/>
      </w:r>
      <w:r w:rsidR="008859F5">
        <w:t xml:space="preserve">Figure </w:t>
      </w:r>
      <w:r w:rsidR="008859F5">
        <w:rPr>
          <w:noProof/>
          <w:cs/>
        </w:rPr>
        <w:t>‎</w:t>
      </w:r>
      <w:r w:rsidR="008859F5">
        <w:rPr>
          <w:noProof/>
        </w:rPr>
        <w:t>B</w:t>
      </w:r>
      <w:r w:rsidR="008859F5">
        <w:t>.</w:t>
      </w:r>
      <w:r w:rsidR="008859F5">
        <w:rPr>
          <w:noProof/>
        </w:rPr>
        <w:t>9</w:t>
      </w:r>
      <w:r>
        <w:fldChar w:fldCharType="end"/>
      </w:r>
      <w:r>
        <w:t>.</w:t>
      </w:r>
      <w:r w:rsidR="0064525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117898">
        <w:tc>
          <w:tcPr>
            <w:tcW w:w="4675" w:type="dxa"/>
            <w:vAlign w:val="center"/>
          </w:tcPr>
          <w:p w:rsidR="00F201B2" w:rsidRDefault="00F201B2" w:rsidP="00117898">
            <w:pPr>
              <w:ind w:firstLine="0"/>
              <w:jc w:val="center"/>
            </w:pPr>
            <w:r>
              <w:rPr>
                <w:noProof/>
              </w:rPr>
              <w:drawing>
                <wp:inline distT="0" distB="0" distL="0" distR="0" wp14:anchorId="3AB6C7F7" wp14:editId="11220F2C">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62ACC68D" wp14:editId="1949F893">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C6A60">
      <w:pPr>
        <w:pStyle w:val="Caption"/>
        <w:rPr>
          <w:noProof/>
        </w:rPr>
      </w:pPr>
      <w:bookmarkStart w:id="61" w:name="_Ref490094842"/>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9</w:t>
        </w:r>
      </w:fldSimple>
      <w:bookmarkEnd w:id="61"/>
      <w:r>
        <w:t xml:space="preserve"> Sample cross-section after (a) Spin coating, and (b) </w:t>
      </w:r>
      <w:r w:rsidR="00647A14">
        <w:rPr>
          <w:noProof/>
        </w:rPr>
        <w:t xml:space="preserve">e-beam </w:t>
      </w:r>
      <w:r>
        <w:rPr>
          <w:noProof/>
        </w:rPr>
        <w:t xml:space="preserve">lithography and development of </w:t>
      </w:r>
      <w:r w:rsidR="00647A14">
        <w:rPr>
          <w:noProof/>
        </w:rPr>
        <w:t>top gate</w:t>
      </w:r>
      <w:r w:rsidR="002F5C90">
        <w:rPr>
          <w:noProof/>
        </w:rPr>
        <w:t xml:space="preserve"> deposition mask</w:t>
      </w:r>
      <w:r>
        <w:rPr>
          <w:noProof/>
        </w:rPr>
        <w:t>.</w:t>
      </w:r>
    </w:p>
    <w:p w:rsidR="00F201B2" w:rsidRDefault="003D1353" w:rsidP="00906D95">
      <w:pPr>
        <w:pStyle w:val="ListParagraph"/>
        <w:numPr>
          <w:ilvl w:val="0"/>
          <w:numId w:val="13"/>
        </w:numPr>
      </w:pPr>
      <w:r>
        <w:t xml:space="preserve">Evaporation of the top gate metal stack and lift-off </w:t>
      </w:r>
      <w:r w:rsidR="00DA4D1F">
        <w:t xml:space="preserve">as shown in </w:t>
      </w:r>
      <w:r w:rsidR="00DA4D1F">
        <w:fldChar w:fldCharType="begin"/>
      </w:r>
      <w:r w:rsidR="00DA4D1F">
        <w:instrText xml:space="preserve"> REF _Ref490094851 \h </w:instrText>
      </w:r>
      <w:r w:rsidR="00DA4D1F">
        <w:fldChar w:fldCharType="separate"/>
      </w:r>
      <w:r w:rsidR="008859F5">
        <w:t xml:space="preserve">Figure </w:t>
      </w:r>
      <w:r w:rsidR="008859F5">
        <w:rPr>
          <w:noProof/>
          <w:cs/>
        </w:rPr>
        <w:t>‎</w:t>
      </w:r>
      <w:r w:rsidR="008859F5">
        <w:rPr>
          <w:noProof/>
        </w:rPr>
        <w:t>B</w:t>
      </w:r>
      <w:r w:rsidR="008859F5">
        <w:t>.</w:t>
      </w:r>
      <w:r w:rsidR="008859F5">
        <w:rPr>
          <w:noProof/>
        </w:rPr>
        <w:t>10</w:t>
      </w:r>
      <w:r w:rsidR="00DA4D1F">
        <w:fldChar w:fldCharType="end"/>
      </w:r>
      <w:r w:rsidR="00F201B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434DE9">
        <w:tc>
          <w:tcPr>
            <w:tcW w:w="4675" w:type="dxa"/>
            <w:vAlign w:val="bottom"/>
          </w:tcPr>
          <w:p w:rsidR="00F201B2" w:rsidRDefault="00F201B2" w:rsidP="00434DE9">
            <w:pPr>
              <w:ind w:firstLine="0"/>
              <w:jc w:val="center"/>
            </w:pPr>
            <w:r>
              <w:rPr>
                <w:noProof/>
              </w:rPr>
              <w:drawing>
                <wp:inline distT="0" distB="0" distL="0" distR="0" wp14:anchorId="45D1E1B7" wp14:editId="1FCCF9CE">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F201B2" w:rsidRDefault="00F201B2" w:rsidP="00434DE9">
            <w:pPr>
              <w:ind w:firstLine="0"/>
              <w:jc w:val="center"/>
            </w:pPr>
            <w:r>
              <w:lastRenderedPageBreak/>
              <w:t>(a)</w:t>
            </w:r>
          </w:p>
        </w:tc>
        <w:tc>
          <w:tcPr>
            <w:tcW w:w="4675" w:type="dxa"/>
            <w:vAlign w:val="bottom"/>
          </w:tcPr>
          <w:p w:rsidR="00F201B2" w:rsidRDefault="00F201B2" w:rsidP="00434DE9">
            <w:pPr>
              <w:ind w:firstLine="0"/>
              <w:jc w:val="center"/>
            </w:pPr>
            <w:r>
              <w:rPr>
                <w:noProof/>
              </w:rPr>
              <w:lastRenderedPageBreak/>
              <w:drawing>
                <wp:inline distT="0" distB="0" distL="0" distR="0" wp14:anchorId="159822E3" wp14:editId="087F2A25">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F201B2" w:rsidRDefault="00F201B2" w:rsidP="00434DE9">
            <w:pPr>
              <w:keepNext/>
              <w:ind w:firstLine="0"/>
              <w:jc w:val="center"/>
            </w:pPr>
            <w:r>
              <w:lastRenderedPageBreak/>
              <w:t>(b)</w:t>
            </w:r>
          </w:p>
        </w:tc>
      </w:tr>
    </w:tbl>
    <w:p w:rsidR="00F201B2" w:rsidRDefault="00F201B2" w:rsidP="006C6A60">
      <w:pPr>
        <w:pStyle w:val="Caption"/>
        <w:rPr>
          <w:noProof/>
        </w:rPr>
      </w:pPr>
      <w:bookmarkStart w:id="62" w:name="_Ref490094851"/>
      <w:r>
        <w:lastRenderedPageBreak/>
        <w:t xml:space="preserve">Figure </w:t>
      </w:r>
      <w:fldSimple w:instr=" STYLEREF 1 \s ">
        <w:r w:rsidR="007462A2">
          <w:rPr>
            <w:noProof/>
            <w:cs/>
          </w:rPr>
          <w:t>‎</w:t>
        </w:r>
        <w:r w:rsidR="007462A2">
          <w:rPr>
            <w:noProof/>
          </w:rPr>
          <w:t>0</w:t>
        </w:r>
      </w:fldSimple>
      <w:r w:rsidR="007462A2">
        <w:t>.</w:t>
      </w:r>
      <w:fldSimple w:instr=" SEQ Figure \* ARABIC \s 1 ">
        <w:r w:rsidR="007462A2">
          <w:rPr>
            <w:noProof/>
          </w:rPr>
          <w:t>10</w:t>
        </w:r>
      </w:fldSimple>
      <w:bookmarkEnd w:id="62"/>
      <w:r w:rsidRPr="00413D5F">
        <w:t xml:space="preserve"> </w:t>
      </w:r>
      <w:r>
        <w:t xml:space="preserve">Sample cross-section </w:t>
      </w:r>
      <w:r w:rsidR="00EA1C77">
        <w:t xml:space="preserve">after </w:t>
      </w:r>
      <w:r>
        <w:t xml:space="preserve">(a) </w:t>
      </w:r>
      <w:r w:rsidR="005502B4">
        <w:t>top</w:t>
      </w:r>
      <w:r w:rsidR="00A253A7">
        <w:t xml:space="preserve"> </w:t>
      </w:r>
      <w:r w:rsidR="005502B4">
        <w:t>gate metal stack evaporation</w:t>
      </w:r>
      <w:r>
        <w:t xml:space="preserve">, and (b) </w:t>
      </w:r>
      <w:r w:rsidR="001A017D">
        <w:t xml:space="preserve">top gate </w:t>
      </w:r>
      <w:r w:rsidR="00EA1C77">
        <w:t>lift-off</w:t>
      </w:r>
      <w:r>
        <w:rPr>
          <w:noProof/>
        </w:rPr>
        <w:t>.</w:t>
      </w:r>
    </w:p>
    <w:p w:rsidR="00F201B2" w:rsidRDefault="00117898" w:rsidP="00531E27">
      <w:r>
        <w:fldChar w:fldCharType="begin"/>
      </w:r>
      <w:r>
        <w:instrText xml:space="preserve"> REF _Ref490094859 \h </w:instrText>
      </w:r>
      <w:r>
        <w:fldChar w:fldCharType="separate"/>
      </w:r>
      <w:r w:rsidR="008859F5">
        <w:t xml:space="preserve">Figure </w:t>
      </w:r>
      <w:r w:rsidR="008859F5">
        <w:rPr>
          <w:noProof/>
          <w:cs/>
        </w:rPr>
        <w:t>‎</w:t>
      </w:r>
      <w:r w:rsidR="008859F5">
        <w:rPr>
          <w:noProof/>
        </w:rPr>
        <w:t>B</w:t>
      </w:r>
      <w:r w:rsidR="008859F5">
        <w:t>.</w:t>
      </w:r>
      <w:r w:rsidR="008859F5">
        <w:rPr>
          <w:noProof/>
        </w:rPr>
        <w:t>11</w:t>
      </w:r>
      <w:r>
        <w:fldChar w:fldCharType="end"/>
      </w:r>
      <w:r>
        <w:t xml:space="preserve"> </w:t>
      </w:r>
      <w:r w:rsidR="00F201B2">
        <w:t xml:space="preserve">shows an optical microscope image </w:t>
      </w:r>
      <w:r w:rsidR="00531E27">
        <w:t xml:space="preserve">and a false color SEM image of a graphene synapse after step </w:t>
      </w:r>
      <w:r w:rsidR="00F201B2">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133"/>
      </w:tblGrid>
      <w:tr w:rsidR="00F201B2" w:rsidTr="00117898">
        <w:tc>
          <w:tcPr>
            <w:tcW w:w="4675" w:type="dxa"/>
            <w:vAlign w:val="center"/>
          </w:tcPr>
          <w:p w:rsidR="00F201B2" w:rsidRDefault="00F201B2" w:rsidP="00117898">
            <w:pPr>
              <w:ind w:firstLine="0"/>
              <w:jc w:val="center"/>
            </w:pPr>
            <w:r>
              <w:rPr>
                <w:noProof/>
              </w:rPr>
              <w:drawing>
                <wp:inline distT="0" distB="0" distL="0" distR="0" wp14:anchorId="11809274" wp14:editId="0C7F2AC9">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05990ECE" wp14:editId="5BD9A7A3">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C6A60">
      <w:pPr>
        <w:pStyle w:val="Caption"/>
        <w:rPr>
          <w:noProof/>
        </w:rPr>
      </w:pPr>
      <w:bookmarkStart w:id="63" w:name="_Ref490094859"/>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11</w:t>
        </w:r>
      </w:fldSimple>
      <w:bookmarkEnd w:id="63"/>
      <w:r w:rsidRPr="00413D5F">
        <w:t xml:space="preserve"> </w:t>
      </w:r>
      <w:r w:rsidR="002413E7">
        <w:t xml:space="preserve">(a) </w:t>
      </w:r>
      <w:r>
        <w:t xml:space="preserve">Optical microscope image </w:t>
      </w:r>
      <w:r w:rsidR="002413E7">
        <w:t xml:space="preserve">of graphene synapse, and </w:t>
      </w:r>
      <w:r>
        <w:t>(</w:t>
      </w:r>
      <w:r w:rsidR="002413E7">
        <w:t>b</w:t>
      </w:r>
      <w:r>
        <w:t xml:space="preserve">) </w:t>
      </w:r>
      <w:r w:rsidR="002413E7">
        <w:t>False color SEM image of the same device</w:t>
      </w:r>
      <w:r>
        <w:rPr>
          <w:noProof/>
        </w:rPr>
        <w:t>.</w:t>
      </w:r>
    </w:p>
    <w:p w:rsidR="00F201B2" w:rsidRPr="00F201B2" w:rsidRDefault="00F201B2" w:rsidP="00F201B2"/>
    <w:p w:rsidR="00C60C80" w:rsidRDefault="00C60C80" w:rsidP="003E619F">
      <w:pPr>
        <w:pStyle w:val="Heading2App"/>
        <w:numPr>
          <w:ilvl w:val="1"/>
          <w:numId w:val="0"/>
        </w:numPr>
        <w:ind w:left="720" w:hanging="360"/>
      </w:pPr>
      <w:r>
        <w:t>Back-side oxide etch</w:t>
      </w:r>
    </w:p>
    <w:p w:rsidR="00A5459B" w:rsidRDefault="00A5459B" w:rsidP="00906D95">
      <w:pPr>
        <w:pStyle w:val="ListParagraph"/>
        <w:numPr>
          <w:ilvl w:val="0"/>
          <w:numId w:val="14"/>
        </w:numPr>
      </w:pPr>
      <w:r>
        <w:t>Spin coating the top side of the sample (devices side) with photoresist or PMMA and bake it.</w:t>
      </w:r>
    </w:p>
    <w:p w:rsidR="00A5459B" w:rsidRPr="00A5459B" w:rsidRDefault="00A5459B" w:rsidP="00906D95">
      <w:pPr>
        <w:pStyle w:val="ListParagraph"/>
        <w:numPr>
          <w:ilvl w:val="0"/>
          <w:numId w:val="14"/>
        </w:numPr>
      </w:pPr>
      <w:r>
        <w:t>Use the RIE to etch the back side oxide, while putting protected device-side down, or put the sample gently over BHF</w:t>
      </w:r>
      <w:r w:rsidR="00281C30">
        <w:t>, while keeping the protected device-side up,</w:t>
      </w:r>
      <w:r>
        <w:t xml:space="preserve"> making sure to put it down softly so as it floats over the BHF. </w:t>
      </w:r>
      <w:r w:rsidR="00281C30">
        <w:t xml:space="preserve">The BHF will etch only the back side oxide. Sometimes, the BHF vapor seeps under the protection layer damaging some of the </w:t>
      </w:r>
      <w:r w:rsidR="00604794">
        <w:t xml:space="preserve">oxide and </w:t>
      </w:r>
      <w:r w:rsidR="00281C30">
        <w:t>devices near the edges and corners of the sample.</w:t>
      </w:r>
    </w:p>
    <w:p w:rsidR="00D85F80" w:rsidRDefault="00C60C80" w:rsidP="003E619F">
      <w:pPr>
        <w:pStyle w:val="Heading2App"/>
        <w:numPr>
          <w:ilvl w:val="1"/>
          <w:numId w:val="0"/>
        </w:numPr>
        <w:ind w:left="720" w:hanging="360"/>
      </w:pPr>
      <w:r>
        <w:lastRenderedPageBreak/>
        <w:t>Contact window opening</w:t>
      </w:r>
    </w:p>
    <w:p w:rsidR="004D5766" w:rsidRPr="00325790" w:rsidRDefault="004D5766" w:rsidP="004D5766">
      <w:r>
        <w:t>This step is optional and only required if the top gate oxide it too thick or too hard for the probes to punch through it, or if the devices are to be wire bonded.</w:t>
      </w:r>
    </w:p>
    <w:p w:rsidR="004D5766" w:rsidRPr="00413D5F" w:rsidRDefault="004D5766" w:rsidP="00906D95">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rsidR="008859F5">
        <w:t xml:space="preserve">Figure </w:t>
      </w:r>
      <w:r w:rsidR="008859F5">
        <w:rPr>
          <w:noProof/>
          <w:cs/>
        </w:rPr>
        <w:t>‎</w:t>
      </w:r>
      <w:r w:rsidR="008859F5">
        <w:rPr>
          <w:noProof/>
        </w:rPr>
        <w:t>B</w:t>
      </w:r>
      <w:r w:rsidR="008859F5">
        <w:t>.</w:t>
      </w:r>
      <w:r w:rsidR="008859F5">
        <w:rPr>
          <w:noProof/>
        </w:rPr>
        <w:t>12</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center"/>
          </w:tcPr>
          <w:p w:rsidR="004D5766" w:rsidRDefault="004D5766" w:rsidP="00063296">
            <w:pPr>
              <w:ind w:firstLine="0"/>
              <w:jc w:val="center"/>
            </w:pPr>
            <w:r>
              <w:rPr>
                <w:noProof/>
              </w:rPr>
              <w:drawing>
                <wp:inline distT="0" distB="0" distL="0" distR="0" wp14:anchorId="18E94FA2" wp14:editId="49A0A6F5">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ind w:firstLine="0"/>
              <w:jc w:val="center"/>
            </w:pPr>
            <w:r>
              <w:t>(a)</w:t>
            </w:r>
          </w:p>
        </w:tc>
        <w:tc>
          <w:tcPr>
            <w:tcW w:w="4675" w:type="dxa"/>
            <w:vAlign w:val="center"/>
          </w:tcPr>
          <w:p w:rsidR="004D5766" w:rsidRDefault="004D5766" w:rsidP="00063296">
            <w:pPr>
              <w:ind w:firstLine="0"/>
              <w:jc w:val="center"/>
            </w:pPr>
            <w:r>
              <w:rPr>
                <w:noProof/>
              </w:rPr>
              <w:drawing>
                <wp:inline distT="0" distB="0" distL="0" distR="0" wp14:anchorId="3331EC2E" wp14:editId="1D3E7F1F">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6C6A60">
      <w:pPr>
        <w:pStyle w:val="Caption"/>
        <w:rPr>
          <w:noProof/>
        </w:rPr>
      </w:pPr>
      <w:bookmarkStart w:id="64" w:name="_Ref490095686"/>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12</w:t>
        </w:r>
      </w:fldSimple>
      <w:bookmarkEnd w:id="64"/>
      <w:r>
        <w:t xml:space="preserve"> Sample cross-section after (a) Spin coating, and (b) </w:t>
      </w:r>
      <w:r>
        <w:rPr>
          <w:noProof/>
        </w:rPr>
        <w:t xml:space="preserve">photolithography and development of </w:t>
      </w:r>
      <w:r w:rsidR="00126D5E">
        <w:rPr>
          <w:noProof/>
        </w:rPr>
        <w:t xml:space="preserve">oxide </w:t>
      </w:r>
      <w:r>
        <w:rPr>
          <w:noProof/>
        </w:rPr>
        <w:t>etch mask.</w:t>
      </w:r>
    </w:p>
    <w:p w:rsidR="004D5766" w:rsidRDefault="004D5766" w:rsidP="00906D95">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8859F5">
        <w:t xml:space="preserve">Figure </w:t>
      </w:r>
      <w:r w:rsidR="008859F5">
        <w:rPr>
          <w:noProof/>
          <w:cs/>
        </w:rPr>
        <w:t>‎</w:t>
      </w:r>
      <w:r w:rsidR="008859F5">
        <w:rPr>
          <w:noProof/>
        </w:rPr>
        <w:t>B</w:t>
      </w:r>
      <w:r w:rsidR="008859F5">
        <w:t>.</w:t>
      </w:r>
      <w:r w:rsidR="008859F5">
        <w:rPr>
          <w:noProof/>
        </w:rPr>
        <w:t>13</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w:t>
      </w:r>
      <w:r w:rsidR="00A803C7">
        <w:t>dissolving</w:t>
      </w:r>
      <w:r w:rsidR="00E11490">
        <w:t xml:space="preserve"> of</w:t>
      </w:r>
      <w:r>
        <w:t xml:space="preserve">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bottom"/>
          </w:tcPr>
          <w:p w:rsidR="004D5766" w:rsidRDefault="004D5766" w:rsidP="00063296">
            <w:pPr>
              <w:ind w:firstLine="0"/>
              <w:jc w:val="center"/>
            </w:pPr>
            <w:r>
              <w:rPr>
                <w:noProof/>
              </w:rPr>
              <w:drawing>
                <wp:inline distT="0" distB="0" distL="0" distR="0" wp14:anchorId="019F9D02" wp14:editId="635719E9">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4D5766" w:rsidRDefault="004D5766" w:rsidP="00063296">
            <w:pPr>
              <w:ind w:firstLine="0"/>
              <w:jc w:val="center"/>
            </w:pPr>
            <w:r>
              <w:t>(a)</w:t>
            </w:r>
          </w:p>
        </w:tc>
        <w:tc>
          <w:tcPr>
            <w:tcW w:w="4675" w:type="dxa"/>
            <w:vAlign w:val="bottom"/>
          </w:tcPr>
          <w:p w:rsidR="004D5766" w:rsidRDefault="004D5766" w:rsidP="00063296">
            <w:pPr>
              <w:ind w:firstLine="0"/>
              <w:jc w:val="center"/>
            </w:pPr>
            <w:r>
              <w:rPr>
                <w:noProof/>
              </w:rPr>
              <w:drawing>
                <wp:inline distT="0" distB="0" distL="0" distR="0" wp14:anchorId="1F89E4BA" wp14:editId="081873CA">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6C6A60">
      <w:pPr>
        <w:pStyle w:val="Caption"/>
        <w:rPr>
          <w:noProof/>
        </w:rPr>
      </w:pPr>
      <w:bookmarkStart w:id="65" w:name="_Ref490095671"/>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13</w:t>
        </w:r>
      </w:fldSimple>
      <w:bookmarkEnd w:id="65"/>
      <w:r w:rsidRPr="00413D5F">
        <w:t xml:space="preserve"> </w:t>
      </w:r>
      <w:r>
        <w:t xml:space="preserve">Sample cross-section (a) during </w:t>
      </w:r>
      <w:r w:rsidR="00CA0C9F">
        <w:t>oxide etching</w:t>
      </w:r>
      <w:r>
        <w:t xml:space="preserve">, and (b) after </w:t>
      </w:r>
      <w:r>
        <w:rPr>
          <w:noProof/>
        </w:rPr>
        <w:t xml:space="preserve">etch mask removal. The </w:t>
      </w:r>
      <w:r w:rsidR="004F2BFA">
        <w:rPr>
          <w:noProof/>
        </w:rPr>
        <w:t>blue</w:t>
      </w:r>
      <w:r>
        <w:rPr>
          <w:noProof/>
        </w:rPr>
        <w:t xml:space="preserve"> arrows signifiy the </w:t>
      </w:r>
      <w:r w:rsidR="004F2BFA">
        <w:rPr>
          <w:noProof/>
        </w:rPr>
        <w:t xml:space="preserve">accelerated ions used for ion millng or the reactive species if RIE is used for </w:t>
      </w:r>
      <w:r>
        <w:rPr>
          <w:noProof/>
        </w:rPr>
        <w:t xml:space="preserve">etching the exposed </w:t>
      </w:r>
      <w:r w:rsidR="002C63C8">
        <w:rPr>
          <w:noProof/>
        </w:rPr>
        <w:t>oxide</w:t>
      </w:r>
      <w:r>
        <w:rPr>
          <w:noProof/>
        </w:rPr>
        <w:t>.</w:t>
      </w:r>
    </w:p>
    <w:p w:rsidR="00A30247" w:rsidRDefault="00A30247" w:rsidP="003E619F">
      <w:pPr>
        <w:pStyle w:val="Heading1App"/>
        <w:numPr>
          <w:ilvl w:val="0"/>
          <w:numId w:val="0"/>
        </w:numPr>
        <w:ind w:left="360"/>
      </w:pPr>
      <w:bookmarkStart w:id="66" w:name="_Ref489987865"/>
      <w:r>
        <w:lastRenderedPageBreak/>
        <w:t>Measurement Setup for Dual-Gated Graphene FETs</w:t>
      </w:r>
      <w:bookmarkEnd w:id="66"/>
    </w:p>
    <w:p w:rsidR="000E071F" w:rsidRDefault="000E071F">
      <w:pPr>
        <w:spacing w:after="0"/>
        <w:ind w:firstLine="0"/>
        <w:jc w:val="left"/>
        <w:rPr>
          <w:rFonts w:asciiTheme="majorBidi" w:hAnsiTheme="majorBidi" w:cs="Arial"/>
          <w:sz w:val="52"/>
        </w:rPr>
      </w:pPr>
      <w:bookmarkStart w:id="67" w:name="_Ref489460016"/>
      <w:r>
        <w:br w:type="page"/>
      </w:r>
    </w:p>
    <w:p w:rsidR="00CB6CDE" w:rsidRPr="00CB6CDE" w:rsidRDefault="00CB6CDE" w:rsidP="003E619F">
      <w:pPr>
        <w:pStyle w:val="Heading1App"/>
        <w:numPr>
          <w:ilvl w:val="0"/>
          <w:numId w:val="0"/>
        </w:numPr>
        <w:ind w:left="360"/>
      </w:pPr>
      <w:r>
        <w:lastRenderedPageBreak/>
        <w:t>Der</w:t>
      </w:r>
      <w:r w:rsidR="00DA61C8">
        <w:t>i</w:t>
      </w:r>
      <w:r>
        <w:t xml:space="preserve">vation of </w:t>
      </w:r>
      <w:r w:rsidR="00DA61C8">
        <w:t>the Current Coupling Coefficient in a Diffusive-Transport Graphene Coupler</w:t>
      </w:r>
      <w:bookmarkEnd w:id="67"/>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6C6A60">
      <w:pPr>
        <w:pStyle w:val="Caption"/>
      </w:pPr>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14</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xml:space="preserve">. We label one of the ribbons </w:t>
      </w:r>
      <w:r>
        <w:lastRenderedPageBreak/>
        <w:t>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i), we get:</w:t>
      </w:r>
    </w:p>
    <w:p w:rsidR="009B3CAC" w:rsidRPr="00B678FB" w:rsidRDefault="004A6F51"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4A6F51"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4A6F51"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4A6F51"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4A6F51"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4A6F51"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68" w:name="_Ref489629451"/>
            <w:r>
              <w:t>(</w:t>
            </w:r>
            <w:fldSimple w:instr=" STYLEREF  \s &quot;Heading 1 App&quot; ">
              <w:r w:rsidR="008859F5">
                <w:rPr>
                  <w:noProof/>
                  <w:cs/>
                </w:rPr>
                <w:t>‎</w:t>
              </w:r>
              <w:r w:rsidR="008859F5">
                <w:rPr>
                  <w:noProof/>
                </w:rPr>
                <w:t>D</w:t>
              </w:r>
            </w:fldSimple>
            <w:r>
              <w:t>.</w:t>
            </w:r>
            <w:fldSimple w:instr=" SEQ Equation \* ARABIC \s 1 ">
              <w:r w:rsidR="007F279E">
                <w:rPr>
                  <w:noProof/>
                </w:rPr>
                <w:t>1</w:t>
              </w:r>
            </w:fldSimple>
            <w:r>
              <w:t>)</w:t>
            </w:r>
            <w:bookmarkEnd w:id="68"/>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4A6F51"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4A6F51"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lastRenderedPageBreak/>
        <w:t>Accordingly, the differential equation for each branch after substitution:</w:t>
      </w:r>
    </w:p>
    <w:p w:rsidR="009B3CAC" w:rsidRPr="00B678FB" w:rsidRDefault="004A6F51"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4A6F51"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w:t>
              </w:r>
            </w:fldSimple>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3</w:t>
              </w:r>
            </w:fldSimple>
            <w:r>
              <w:t>)</w:t>
            </w:r>
          </w:p>
        </w:tc>
      </w:tr>
    </w:tbl>
    <w:p w:rsidR="004B1C44" w:rsidRDefault="004B1C44" w:rsidP="009B3CAC"/>
    <w:p w:rsidR="009B3CAC" w:rsidRDefault="009B3CAC" w:rsidP="009B3CAC">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4A6F51"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69" w:name="_Ref489629453"/>
            <w:r>
              <w:t>(</w:t>
            </w:r>
            <w:fldSimple w:instr=" STYLEREF  \s &quot;Heading 1 App&quot; ">
              <w:r w:rsidR="008859F5">
                <w:rPr>
                  <w:noProof/>
                  <w:cs/>
                </w:rPr>
                <w:t>‎</w:t>
              </w:r>
              <w:r w:rsidR="008859F5">
                <w:rPr>
                  <w:noProof/>
                </w:rPr>
                <w:t>D</w:t>
              </w:r>
            </w:fldSimple>
            <w:r>
              <w:t>.</w:t>
            </w:r>
            <w:fldSimple w:instr=" SEQ Equation \* ARABIC \s 1 ">
              <w:r w:rsidR="007F279E">
                <w:rPr>
                  <w:noProof/>
                </w:rPr>
                <w:t>4</w:t>
              </w:r>
            </w:fldSimple>
            <w:r>
              <w:t>)</w:t>
            </w:r>
            <w:bookmarkEnd w:id="69"/>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4A6F51"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5</w:t>
              </w:r>
            </w:fldSimple>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4A6F51"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70" w:name="_Ref489629593"/>
            <w:r>
              <w:t>(</w:t>
            </w:r>
            <w:fldSimple w:instr=" STYLEREF  \s &quot;Heading 1 App&quot; ">
              <w:r w:rsidR="008859F5">
                <w:rPr>
                  <w:noProof/>
                  <w:cs/>
                </w:rPr>
                <w:t>‎</w:t>
              </w:r>
              <w:r w:rsidR="008859F5">
                <w:rPr>
                  <w:noProof/>
                </w:rPr>
                <w:t>D</w:t>
              </w:r>
            </w:fldSimple>
            <w:r>
              <w:t>.</w:t>
            </w:r>
            <w:fldSimple w:instr=" SEQ Equation \* ARABIC \s 1 ">
              <w:r w:rsidR="007F279E">
                <w:rPr>
                  <w:noProof/>
                </w:rPr>
                <w:t>6</w:t>
              </w:r>
            </w:fldSimple>
            <w:r>
              <w:t>)</w:t>
            </w:r>
            <w:bookmarkEnd w:id="70"/>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7560"/>
        <w:gridCol w:w="739"/>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4A6F51"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71" w:name="_Ref489460143"/>
            <w:r>
              <w:t>(</w:t>
            </w:r>
            <w:fldSimple w:instr=" STYLEREF  \s &quot;Heading 1 App&quot; ">
              <w:r w:rsidR="008859F5">
                <w:rPr>
                  <w:noProof/>
                  <w:cs/>
                </w:rPr>
                <w:t>‎</w:t>
              </w:r>
              <w:r w:rsidR="008859F5">
                <w:rPr>
                  <w:noProof/>
                </w:rPr>
                <w:t>D</w:t>
              </w:r>
            </w:fldSimple>
            <w:r>
              <w:t>.</w:t>
            </w:r>
            <w:fldSimple w:instr=" SEQ Equation \* ARABIC \s 1 ">
              <w:r w:rsidR="007F279E">
                <w:rPr>
                  <w:noProof/>
                </w:rPr>
                <w:t>7</w:t>
              </w:r>
            </w:fldSimple>
            <w:r>
              <w:t>)</w:t>
            </w:r>
            <w:bookmarkEnd w:id="71"/>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4A6F51"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4A6F51"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72" w:name="_Ref489631158"/>
            <w:r>
              <w:lastRenderedPageBreak/>
              <w:t>(</w:t>
            </w:r>
            <w:fldSimple w:instr=" STYLEREF  \s &quot;Heading 1 App&quot; ">
              <w:r w:rsidR="008859F5">
                <w:rPr>
                  <w:noProof/>
                  <w:cs/>
                </w:rPr>
                <w:t>‎</w:t>
              </w:r>
              <w:r w:rsidR="008859F5">
                <w:rPr>
                  <w:noProof/>
                </w:rPr>
                <w:t>D</w:t>
              </w:r>
            </w:fldSimple>
            <w:r>
              <w:t>.</w:t>
            </w:r>
            <w:fldSimple w:instr=" SEQ Equation \* ARABIC \s 1 ">
              <w:r w:rsidR="007F279E">
                <w:rPr>
                  <w:noProof/>
                </w:rPr>
                <w:t>8</w:t>
              </w:r>
            </w:fldSimple>
            <w:r>
              <w:t>)</w:t>
            </w:r>
            <w:bookmarkEnd w:id="72"/>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4A6F51"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9</w:t>
              </w:r>
            </w:fldSimple>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r w:rsidR="002D34A7">
        <w:t xml:space="preserve">can be solved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4A6F51"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0</w:t>
              </w:r>
            </w:fldSimple>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Accordingly, the current system cannot be completely solved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4A6F51"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4A6F51"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73" w:name="_Ref489461056"/>
            <w:r>
              <w:t>(</w:t>
            </w:r>
            <w:fldSimple w:instr=" STYLEREF  \s &quot;Heading 1 App&quot; ">
              <w:r w:rsidR="008859F5">
                <w:rPr>
                  <w:noProof/>
                  <w:cs/>
                </w:rPr>
                <w:t>‎</w:t>
              </w:r>
              <w:r w:rsidR="008859F5">
                <w:rPr>
                  <w:noProof/>
                </w:rPr>
                <w:t>D</w:t>
              </w:r>
            </w:fldSimple>
            <w:r>
              <w:t>.</w:t>
            </w:r>
            <w:fldSimple w:instr=" SEQ Equation \* ARABIC \s 1 ">
              <w:r w:rsidR="007F279E">
                <w:rPr>
                  <w:noProof/>
                </w:rPr>
                <w:t>11</w:t>
              </w:r>
            </w:fldSimple>
            <w:r>
              <w:t>)</w:t>
            </w:r>
            <w:bookmarkEnd w:id="73"/>
          </w:p>
        </w:tc>
      </w:tr>
    </w:tbl>
    <w:p w:rsidR="00CF4B11" w:rsidRDefault="00877903" w:rsidP="00384A49">
      <w:r>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4A6F51"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4A6F51"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74" w:name="_Ref489461272"/>
            <w:r>
              <w:t>(</w:t>
            </w:r>
            <w:fldSimple w:instr=" STYLEREF  \s &quot;Heading 1 App&quot; ">
              <w:r w:rsidR="008859F5">
                <w:rPr>
                  <w:noProof/>
                  <w:cs/>
                </w:rPr>
                <w:t>‎</w:t>
              </w:r>
              <w:r w:rsidR="008859F5">
                <w:rPr>
                  <w:noProof/>
                </w:rPr>
                <w:t>D</w:t>
              </w:r>
            </w:fldSimple>
            <w:r>
              <w:t>.</w:t>
            </w:r>
            <w:fldSimple w:instr=" SEQ Equation \* ARABIC \s 1 ">
              <w:r w:rsidR="007F279E">
                <w:rPr>
                  <w:noProof/>
                </w:rPr>
                <w:t>12</w:t>
              </w:r>
            </w:fldSimple>
            <w:r>
              <w:t>)</w:t>
            </w:r>
            <w:bookmarkEnd w:id="74"/>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4A6F51"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4A6F51"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3</w:t>
              </w:r>
            </w:fldSimple>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4A6F51"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75" w:name="_Ref489632770"/>
            <w:r>
              <w:t>(</w:t>
            </w:r>
            <w:fldSimple w:instr=" STYLEREF  \s &quot;Heading 1 App&quot; ">
              <w:r w:rsidR="008859F5">
                <w:rPr>
                  <w:noProof/>
                  <w:cs/>
                </w:rPr>
                <w:t>‎</w:t>
              </w:r>
              <w:r w:rsidR="008859F5">
                <w:rPr>
                  <w:noProof/>
                </w:rPr>
                <w:t>D</w:t>
              </w:r>
            </w:fldSimple>
            <w:r>
              <w:t>.</w:t>
            </w:r>
            <w:fldSimple w:instr=" SEQ Equation \* ARABIC \s 1 ">
              <w:r w:rsidR="007F279E">
                <w:rPr>
                  <w:noProof/>
                </w:rPr>
                <w:t>14</w:t>
              </w:r>
            </w:fldSimple>
            <w:r>
              <w:t>)</w:t>
            </w:r>
            <w:bookmarkEnd w:id="75"/>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r w:rsidR="00A27AB9">
        <w:t xml:space="preserve">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4A6F51"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76" w:name="_Ref489633215"/>
            <w:r>
              <w:t>(</w:t>
            </w:r>
            <w:fldSimple w:instr=" STYLEREF  \s &quot;Heading 1 App&quot; ">
              <w:r w:rsidR="008859F5">
                <w:rPr>
                  <w:noProof/>
                  <w:cs/>
                </w:rPr>
                <w:t>‎</w:t>
              </w:r>
              <w:r w:rsidR="008859F5">
                <w:rPr>
                  <w:noProof/>
                </w:rPr>
                <w:t>D</w:t>
              </w:r>
            </w:fldSimple>
            <w:r>
              <w:t>.</w:t>
            </w:r>
            <w:fldSimple w:instr=" SEQ Equation \* ARABIC \s 1 ">
              <w:r w:rsidR="007F279E">
                <w:rPr>
                  <w:noProof/>
                </w:rPr>
                <w:t>15</w:t>
              </w:r>
            </w:fldSimple>
            <w:r>
              <w:t>)</w:t>
            </w:r>
            <w:bookmarkEnd w:id="76"/>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can only be satisfied if D is also nulled</w:t>
      </w:r>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7"/>
        <w:gridCol w:w="850"/>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77" w:name="_Ref489636112"/>
            <w:r>
              <w:t>(</w:t>
            </w:r>
            <w:fldSimple w:instr=" STYLEREF  \s &quot;Heading 1 App&quot; ">
              <w:r w:rsidR="008859F5">
                <w:rPr>
                  <w:noProof/>
                  <w:cs/>
                </w:rPr>
                <w:t>‎</w:t>
              </w:r>
              <w:r w:rsidR="008859F5">
                <w:rPr>
                  <w:noProof/>
                </w:rPr>
                <w:t>D</w:t>
              </w:r>
            </w:fldSimple>
            <w:r>
              <w:t>.</w:t>
            </w:r>
            <w:fldSimple w:instr=" SEQ Equation \* ARABIC \s 1 ">
              <w:r w:rsidR="007F279E">
                <w:rPr>
                  <w:noProof/>
                </w:rPr>
                <w:t>16</w:t>
              </w:r>
            </w:fldSimple>
            <w:r>
              <w:t>)</w:t>
            </w:r>
            <w:bookmarkEnd w:id="77"/>
          </w:p>
        </w:tc>
      </w:tr>
    </w:tbl>
    <w:p w:rsidR="003A75DB" w:rsidRDefault="00604C2E" w:rsidP="003A75DB">
      <w:r>
        <w:lastRenderedPageBreak/>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4A6F51"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4A6F51"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78" w:name="_Ref489696396"/>
            <w:r>
              <w:t>(</w:t>
            </w:r>
            <w:fldSimple w:instr=" STYLEREF  \s &quot;Heading 1 App&quot; ">
              <w:r w:rsidR="008859F5">
                <w:rPr>
                  <w:noProof/>
                  <w:cs/>
                </w:rPr>
                <w:t>‎</w:t>
              </w:r>
              <w:r w:rsidR="008859F5">
                <w:rPr>
                  <w:noProof/>
                </w:rPr>
                <w:t>D</w:t>
              </w:r>
            </w:fldSimple>
            <w:r>
              <w:t>.</w:t>
            </w:r>
            <w:fldSimple w:instr=" SEQ Equation \* ARABIC \s 1 ">
              <w:r w:rsidR="007F279E">
                <w:rPr>
                  <w:noProof/>
                </w:rPr>
                <w:t>17</w:t>
              </w:r>
            </w:fldSimple>
            <w:r>
              <w:t>)</w:t>
            </w:r>
            <w:bookmarkEnd w:id="78"/>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4A6F51"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4A6F51"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79" w:name="_Ref489696403"/>
            <w:r>
              <w:t>(</w:t>
            </w:r>
            <w:fldSimple w:instr=" STYLEREF  \s &quot;Heading 1 App&quot; ">
              <w:r w:rsidR="008859F5">
                <w:rPr>
                  <w:noProof/>
                  <w:cs/>
                </w:rPr>
                <w:t>‎</w:t>
              </w:r>
              <w:r w:rsidR="008859F5">
                <w:rPr>
                  <w:noProof/>
                </w:rPr>
                <w:t>D</w:t>
              </w:r>
            </w:fldSimple>
            <w:r>
              <w:t>.</w:t>
            </w:r>
            <w:fldSimple w:instr=" SEQ Equation \* ARABIC \s 1 ">
              <w:r w:rsidR="007F279E">
                <w:rPr>
                  <w:noProof/>
                </w:rPr>
                <w:t>18</w:t>
              </w:r>
            </w:fldSimple>
            <w:r>
              <w:t>)</w:t>
            </w:r>
            <w:bookmarkEnd w:id="79"/>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4A6F51"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9</w:t>
              </w:r>
            </w:fldSimple>
            <w:r>
              <w:t>)</w:t>
            </w:r>
          </w:p>
        </w:tc>
      </w:tr>
    </w:tbl>
    <w:p w:rsidR="000216B4" w:rsidRDefault="009B4779" w:rsidP="009B4779">
      <w:r>
        <w:lastRenderedPageBreak/>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4A6F51"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4A6F51"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0</w:t>
              </w:r>
            </w:fldSimple>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4A6F51"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4A6F51"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80" w:name="_Ref489711640"/>
            <w:r>
              <w:t>(</w:t>
            </w:r>
            <w:fldSimple w:instr=" STYLEREF  \s &quot;Heading 1 App&quot; ">
              <w:r w:rsidR="008859F5">
                <w:rPr>
                  <w:noProof/>
                  <w:cs/>
                </w:rPr>
                <w:t>‎</w:t>
              </w:r>
              <w:r w:rsidR="008859F5">
                <w:rPr>
                  <w:noProof/>
                </w:rPr>
                <w:t>D</w:t>
              </w:r>
            </w:fldSimple>
            <w:r>
              <w:t>.</w:t>
            </w:r>
            <w:fldSimple w:instr=" SEQ Equation \* ARABIC \s 1 ">
              <w:r w:rsidR="007F279E">
                <w:rPr>
                  <w:noProof/>
                </w:rPr>
                <w:t>21</w:t>
              </w:r>
            </w:fldSimple>
            <w:r>
              <w:t>)</w:t>
            </w:r>
            <w:bookmarkEnd w:id="80"/>
          </w:p>
        </w:tc>
      </w:tr>
    </w:tbl>
    <w:p w:rsidR="002A4EEA" w:rsidRDefault="002A4EEA" w:rsidP="0017218B">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4A6F51"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4A6F51"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81" w:name="_Ref489712058"/>
            <w:r>
              <w:t>(</w:t>
            </w:r>
            <w:fldSimple w:instr=" STYLEREF  \s &quot;Heading 1 App&quot; ">
              <w:r w:rsidR="008859F5">
                <w:rPr>
                  <w:noProof/>
                  <w:cs/>
                </w:rPr>
                <w:t>‎</w:t>
              </w:r>
              <w:r w:rsidR="008859F5">
                <w:rPr>
                  <w:noProof/>
                </w:rPr>
                <w:t>D</w:t>
              </w:r>
            </w:fldSimple>
            <w:r>
              <w:t>.</w:t>
            </w:r>
            <w:fldSimple w:instr=" SEQ Equation \* ARABIC \s 1 ">
              <w:r w:rsidR="007F279E">
                <w:rPr>
                  <w:noProof/>
                </w:rPr>
                <w:t>22</w:t>
              </w:r>
            </w:fldSimple>
            <w:r>
              <w:t>)</w:t>
            </w:r>
            <w:bookmarkEnd w:id="81"/>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4A6F51"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3</w:t>
              </w:r>
            </w:fldSimple>
            <w:r>
              <w:t>)</w:t>
            </w:r>
          </w:p>
        </w:tc>
      </w:tr>
    </w:tbl>
    <w:p w:rsidR="00F222A7" w:rsidRPr="009B3CAC" w:rsidRDefault="00F222A7" w:rsidP="00F222A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4A6F51"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4</w:t>
              </w:r>
            </w:fldSimple>
            <w:r>
              <w:t>)</w:t>
            </w:r>
          </w:p>
        </w:tc>
      </w:tr>
    </w:tbl>
    <w:p w:rsidR="00D64B58" w:rsidRPr="00D64B58" w:rsidRDefault="00D64B58" w:rsidP="00AB7B79">
      <w:pPr>
        <w:pStyle w:val="Heading1"/>
        <w:numPr>
          <w:ilvl w:val="0"/>
          <w:numId w:val="0"/>
        </w:numPr>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070E" w:rsidRDefault="0013070E" w:rsidP="0020417A">
      <w:r>
        <w:separator/>
      </w:r>
    </w:p>
  </w:endnote>
  <w:endnote w:type="continuationSeparator" w:id="0">
    <w:p w:rsidR="0013070E" w:rsidRDefault="0013070E"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9288583"/>
      <w:docPartObj>
        <w:docPartGallery w:val="Page Numbers (Bottom of Page)"/>
        <w:docPartUnique/>
      </w:docPartObj>
    </w:sdtPr>
    <w:sdtEndPr>
      <w:rPr>
        <w:noProof/>
      </w:rPr>
    </w:sdtEndPr>
    <w:sdtContent>
      <w:p w:rsidR="008A3E2A" w:rsidRDefault="008A3E2A">
        <w:pPr>
          <w:pStyle w:val="Footer"/>
          <w:jc w:val="center"/>
        </w:pPr>
        <w:r>
          <w:fldChar w:fldCharType="begin"/>
        </w:r>
        <w:r w:rsidRPr="001F6458">
          <w:instrText xml:space="preserve"> PAGE   \* MERGEFORMAT </w:instrText>
        </w:r>
        <w:r>
          <w:fldChar w:fldCharType="separate"/>
        </w:r>
        <w:r w:rsidR="00DD0125">
          <w:rPr>
            <w:noProof/>
          </w:rPr>
          <w:t>12</w:t>
        </w:r>
        <w:r>
          <w:rPr>
            <w:noProof/>
          </w:rPr>
          <w:fldChar w:fldCharType="end"/>
        </w:r>
      </w:p>
    </w:sdtContent>
  </w:sdt>
  <w:p w:rsidR="008A3E2A" w:rsidRDefault="008A3E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E2A" w:rsidRDefault="008A3E2A">
    <w:pPr>
      <w:pStyle w:val="Footer"/>
      <w:jc w:val="center"/>
    </w:pPr>
  </w:p>
  <w:p w:rsidR="008A3E2A" w:rsidRDefault="008A3E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293340"/>
      <w:docPartObj>
        <w:docPartGallery w:val="Page Numbers (Bottom of Page)"/>
        <w:docPartUnique/>
      </w:docPartObj>
    </w:sdtPr>
    <w:sdtEndPr>
      <w:rPr>
        <w:noProof/>
      </w:rPr>
    </w:sdtEndPr>
    <w:sdtContent>
      <w:p w:rsidR="008A3E2A" w:rsidRDefault="008A3E2A">
        <w:pPr>
          <w:pStyle w:val="Footer"/>
          <w:jc w:val="center"/>
        </w:pPr>
        <w:r>
          <w:fldChar w:fldCharType="begin"/>
        </w:r>
        <w:r w:rsidRPr="008D38F9">
          <w:instrText xml:space="preserve"> PAGE   \* MERGEFORMAT </w:instrText>
        </w:r>
        <w:r>
          <w:fldChar w:fldCharType="separate"/>
        </w:r>
        <w:r w:rsidR="00DD0125">
          <w:rPr>
            <w:noProof/>
          </w:rPr>
          <w:t>13</w:t>
        </w:r>
        <w:r>
          <w:rPr>
            <w:noProof/>
          </w:rPr>
          <w:fldChar w:fldCharType="end"/>
        </w:r>
      </w:p>
    </w:sdtContent>
  </w:sdt>
  <w:p w:rsidR="008A3E2A" w:rsidRDefault="008A3E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070E" w:rsidRDefault="0013070E" w:rsidP="0020417A">
      <w:r>
        <w:separator/>
      </w:r>
    </w:p>
  </w:footnote>
  <w:footnote w:type="continuationSeparator" w:id="0">
    <w:p w:rsidR="0013070E" w:rsidRDefault="0013070E"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5"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1D73FDC"/>
    <w:multiLevelType w:val="multilevel"/>
    <w:tmpl w:val="8416D01C"/>
    <w:numStyleLink w:val="HeadingsStyle"/>
  </w:abstractNum>
  <w:abstractNum w:abstractNumId="11"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123164C"/>
    <w:multiLevelType w:val="multilevel"/>
    <w:tmpl w:val="9870874C"/>
    <w:lvl w:ilvl="0">
      <w:start w:val="1"/>
      <w:numFmt w:val="upperLetter"/>
      <w:pStyle w:val="Heading1App"/>
      <w:lvlText w:val="%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4"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8"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0"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4"/>
  </w:num>
  <w:num w:numId="3">
    <w:abstractNumId w:val="17"/>
  </w:num>
  <w:num w:numId="4">
    <w:abstractNumId w:val="20"/>
  </w:num>
  <w:num w:numId="5">
    <w:abstractNumId w:val="0"/>
  </w:num>
  <w:num w:numId="6">
    <w:abstractNumId w:val="11"/>
  </w:num>
  <w:num w:numId="7">
    <w:abstractNumId w:val="8"/>
  </w:num>
  <w:num w:numId="8">
    <w:abstractNumId w:val="3"/>
  </w:num>
  <w:num w:numId="9">
    <w:abstractNumId w:val="5"/>
  </w:num>
  <w:num w:numId="10">
    <w:abstractNumId w:val="18"/>
  </w:num>
  <w:num w:numId="11">
    <w:abstractNumId w:val="9"/>
  </w:num>
  <w:num w:numId="12">
    <w:abstractNumId w:val="6"/>
  </w:num>
  <w:num w:numId="13">
    <w:abstractNumId w:val="21"/>
  </w:num>
  <w:num w:numId="14">
    <w:abstractNumId w:val="7"/>
  </w:num>
  <w:num w:numId="15">
    <w:abstractNumId w:val="16"/>
  </w:num>
  <w:num w:numId="16">
    <w:abstractNumId w:val="10"/>
    <w:lvlOverride w:ilvl="0">
      <w:lvl w:ilvl="0">
        <w:start w:val="1"/>
        <w:numFmt w:val="decimal"/>
        <w:pStyle w:val="Heading1"/>
        <w:lvlText w:val="%1)"/>
        <w:lvlJc w:val="left"/>
        <w:pPr>
          <w:ind w:left="360" w:hanging="360"/>
        </w:pPr>
        <w:rPr>
          <w:rFonts w:hint="default"/>
        </w:rPr>
      </w:lvl>
    </w:lvlOverride>
  </w:num>
  <w:num w:numId="17">
    <w:abstractNumId w:val="14"/>
  </w:num>
  <w:num w:numId="18">
    <w:abstractNumId w:val="15"/>
  </w:num>
  <w:num w:numId="19">
    <w:abstractNumId w:val="15"/>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19"/>
  </w:num>
  <w:num w:numId="21">
    <w:abstractNumId w:val="10"/>
    <w:lvlOverride w:ilvl="0">
      <w:lvl w:ilvl="0">
        <w:start w:val="1"/>
        <w:numFmt w:val="decimal"/>
        <w:pStyle w:val="Heading1"/>
        <w:lvlText w:val="%1)"/>
        <w:lvlJc w:val="left"/>
        <w:pPr>
          <w:ind w:left="360" w:hanging="360"/>
        </w:pPr>
        <w:rPr>
          <w:rFonts w:hint="default"/>
        </w:rPr>
      </w:lvl>
    </w:lvlOverride>
  </w:num>
  <w:num w:numId="22">
    <w:abstractNumId w:val="10"/>
    <w:lvlOverride w:ilvl="0">
      <w:lvl w:ilvl="0">
        <w:start w:val="1"/>
        <w:numFmt w:val="decimal"/>
        <w:pStyle w:val="Heading1"/>
        <w:lvlText w:val="%1)"/>
        <w:lvlJc w:val="left"/>
        <w:pPr>
          <w:ind w:left="360" w:hanging="360"/>
        </w:pPr>
        <w:rPr>
          <w:rFonts w:hint="default"/>
        </w:rPr>
      </w:lvl>
    </w:lvlOverride>
  </w:num>
  <w:num w:numId="23">
    <w:abstractNumId w:val="10"/>
    <w:lvlOverride w:ilvl="0">
      <w:lvl w:ilvl="0">
        <w:start w:val="1"/>
        <w:numFmt w:val="decimal"/>
        <w:pStyle w:val="Heading1"/>
        <w:lvlText w:val="%1)"/>
        <w:lvlJc w:val="left"/>
        <w:pPr>
          <w:ind w:left="360" w:hanging="360"/>
        </w:pPr>
        <w:rPr>
          <w:rFonts w:hint="default"/>
        </w:rPr>
      </w:lvl>
    </w:lvlOverride>
  </w:num>
  <w:num w:numId="24">
    <w:abstractNumId w:val="1"/>
  </w:num>
  <w:num w:numId="25">
    <w:abstractNumId w:val="2"/>
  </w:num>
  <w:num w:numId="26">
    <w:abstractNumId w:val="1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BB1"/>
    <w:rsid w:val="0001289F"/>
    <w:rsid w:val="000146B7"/>
    <w:rsid w:val="00015C36"/>
    <w:rsid w:val="00017118"/>
    <w:rsid w:val="00020A17"/>
    <w:rsid w:val="00020FDF"/>
    <w:rsid w:val="000216B4"/>
    <w:rsid w:val="00021B0A"/>
    <w:rsid w:val="000244E0"/>
    <w:rsid w:val="00025914"/>
    <w:rsid w:val="00025D09"/>
    <w:rsid w:val="00025DB1"/>
    <w:rsid w:val="00026701"/>
    <w:rsid w:val="00027BF8"/>
    <w:rsid w:val="000303CB"/>
    <w:rsid w:val="0003191D"/>
    <w:rsid w:val="00031C26"/>
    <w:rsid w:val="0003301E"/>
    <w:rsid w:val="00034C0B"/>
    <w:rsid w:val="000375AD"/>
    <w:rsid w:val="00040400"/>
    <w:rsid w:val="00041B65"/>
    <w:rsid w:val="00042F28"/>
    <w:rsid w:val="0004531A"/>
    <w:rsid w:val="00045D15"/>
    <w:rsid w:val="00046126"/>
    <w:rsid w:val="00051E7B"/>
    <w:rsid w:val="00052ACA"/>
    <w:rsid w:val="00055596"/>
    <w:rsid w:val="00056991"/>
    <w:rsid w:val="00056AE4"/>
    <w:rsid w:val="00060C19"/>
    <w:rsid w:val="0006193A"/>
    <w:rsid w:val="00063296"/>
    <w:rsid w:val="00067FC4"/>
    <w:rsid w:val="00070314"/>
    <w:rsid w:val="00073B39"/>
    <w:rsid w:val="000749E7"/>
    <w:rsid w:val="0007567D"/>
    <w:rsid w:val="00080CA9"/>
    <w:rsid w:val="00081ECB"/>
    <w:rsid w:val="0008289B"/>
    <w:rsid w:val="000831BB"/>
    <w:rsid w:val="000836DB"/>
    <w:rsid w:val="000854F6"/>
    <w:rsid w:val="00090E11"/>
    <w:rsid w:val="000926E6"/>
    <w:rsid w:val="00093835"/>
    <w:rsid w:val="00093E27"/>
    <w:rsid w:val="000952A7"/>
    <w:rsid w:val="00095F79"/>
    <w:rsid w:val="000A0D3F"/>
    <w:rsid w:val="000A146A"/>
    <w:rsid w:val="000A181A"/>
    <w:rsid w:val="000A367B"/>
    <w:rsid w:val="000B07AA"/>
    <w:rsid w:val="000B2A86"/>
    <w:rsid w:val="000B4B2F"/>
    <w:rsid w:val="000B4B67"/>
    <w:rsid w:val="000B4BD5"/>
    <w:rsid w:val="000B65EB"/>
    <w:rsid w:val="000B7FC8"/>
    <w:rsid w:val="000C3860"/>
    <w:rsid w:val="000C571B"/>
    <w:rsid w:val="000C5A8F"/>
    <w:rsid w:val="000C5C22"/>
    <w:rsid w:val="000C65B8"/>
    <w:rsid w:val="000C68AF"/>
    <w:rsid w:val="000D27F1"/>
    <w:rsid w:val="000D362B"/>
    <w:rsid w:val="000D4103"/>
    <w:rsid w:val="000D5131"/>
    <w:rsid w:val="000D5B6D"/>
    <w:rsid w:val="000D635E"/>
    <w:rsid w:val="000D74CA"/>
    <w:rsid w:val="000E04CA"/>
    <w:rsid w:val="000E071F"/>
    <w:rsid w:val="000E11C7"/>
    <w:rsid w:val="000E27C3"/>
    <w:rsid w:val="000E4A16"/>
    <w:rsid w:val="000E5D62"/>
    <w:rsid w:val="000E5F04"/>
    <w:rsid w:val="000E6B43"/>
    <w:rsid w:val="000E7D92"/>
    <w:rsid w:val="000F01A7"/>
    <w:rsid w:val="000F093F"/>
    <w:rsid w:val="000F326E"/>
    <w:rsid w:val="000F4B7F"/>
    <w:rsid w:val="000F50BA"/>
    <w:rsid w:val="000F68F5"/>
    <w:rsid w:val="00102F8D"/>
    <w:rsid w:val="001034D3"/>
    <w:rsid w:val="00107154"/>
    <w:rsid w:val="00110A70"/>
    <w:rsid w:val="00110E3D"/>
    <w:rsid w:val="00112620"/>
    <w:rsid w:val="00113144"/>
    <w:rsid w:val="00114C1E"/>
    <w:rsid w:val="001176AE"/>
    <w:rsid w:val="00117898"/>
    <w:rsid w:val="001179B7"/>
    <w:rsid w:val="00121531"/>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623D0"/>
    <w:rsid w:val="0016240D"/>
    <w:rsid w:val="00163F32"/>
    <w:rsid w:val="00164CF7"/>
    <w:rsid w:val="00164EBD"/>
    <w:rsid w:val="00165169"/>
    <w:rsid w:val="001714C7"/>
    <w:rsid w:val="001714C9"/>
    <w:rsid w:val="00171964"/>
    <w:rsid w:val="0017218B"/>
    <w:rsid w:val="00175633"/>
    <w:rsid w:val="001771E9"/>
    <w:rsid w:val="001779BB"/>
    <w:rsid w:val="00181C8D"/>
    <w:rsid w:val="00182405"/>
    <w:rsid w:val="00183089"/>
    <w:rsid w:val="00190CA1"/>
    <w:rsid w:val="00191706"/>
    <w:rsid w:val="00195CEF"/>
    <w:rsid w:val="001967A5"/>
    <w:rsid w:val="00196857"/>
    <w:rsid w:val="00197F0B"/>
    <w:rsid w:val="001A017D"/>
    <w:rsid w:val="001A1589"/>
    <w:rsid w:val="001A3D4A"/>
    <w:rsid w:val="001B305A"/>
    <w:rsid w:val="001B373B"/>
    <w:rsid w:val="001B5112"/>
    <w:rsid w:val="001B5E56"/>
    <w:rsid w:val="001B762C"/>
    <w:rsid w:val="001C0CBE"/>
    <w:rsid w:val="001C16AD"/>
    <w:rsid w:val="001C17EF"/>
    <w:rsid w:val="001C21EB"/>
    <w:rsid w:val="001C2B02"/>
    <w:rsid w:val="001C32E2"/>
    <w:rsid w:val="001C43A8"/>
    <w:rsid w:val="001C5C7C"/>
    <w:rsid w:val="001C75CA"/>
    <w:rsid w:val="001C7C42"/>
    <w:rsid w:val="001D11E4"/>
    <w:rsid w:val="001D5236"/>
    <w:rsid w:val="001D5826"/>
    <w:rsid w:val="001D7D98"/>
    <w:rsid w:val="001E103B"/>
    <w:rsid w:val="001E1878"/>
    <w:rsid w:val="001E29F8"/>
    <w:rsid w:val="001E4B21"/>
    <w:rsid w:val="001E4B6E"/>
    <w:rsid w:val="001E5714"/>
    <w:rsid w:val="001F22DD"/>
    <w:rsid w:val="001F6458"/>
    <w:rsid w:val="001F6D22"/>
    <w:rsid w:val="00200B7B"/>
    <w:rsid w:val="00201FA7"/>
    <w:rsid w:val="00202FF1"/>
    <w:rsid w:val="00203FBC"/>
    <w:rsid w:val="0020417A"/>
    <w:rsid w:val="00204200"/>
    <w:rsid w:val="00207747"/>
    <w:rsid w:val="00207CDE"/>
    <w:rsid w:val="00210F6E"/>
    <w:rsid w:val="0021181A"/>
    <w:rsid w:val="00212A90"/>
    <w:rsid w:val="00213AA6"/>
    <w:rsid w:val="00216129"/>
    <w:rsid w:val="002204F7"/>
    <w:rsid w:val="00220A80"/>
    <w:rsid w:val="0022265B"/>
    <w:rsid w:val="00226150"/>
    <w:rsid w:val="00230FC7"/>
    <w:rsid w:val="00234950"/>
    <w:rsid w:val="00234ABF"/>
    <w:rsid w:val="002360C5"/>
    <w:rsid w:val="0023706A"/>
    <w:rsid w:val="002413E7"/>
    <w:rsid w:val="00241941"/>
    <w:rsid w:val="00244DB8"/>
    <w:rsid w:val="00247680"/>
    <w:rsid w:val="002479C9"/>
    <w:rsid w:val="00250827"/>
    <w:rsid w:val="00252A7E"/>
    <w:rsid w:val="002549CE"/>
    <w:rsid w:val="00254C37"/>
    <w:rsid w:val="0026222D"/>
    <w:rsid w:val="002625F2"/>
    <w:rsid w:val="002634DC"/>
    <w:rsid w:val="00266580"/>
    <w:rsid w:val="00271292"/>
    <w:rsid w:val="00271F05"/>
    <w:rsid w:val="002726DC"/>
    <w:rsid w:val="0027371F"/>
    <w:rsid w:val="00273AEF"/>
    <w:rsid w:val="002746DB"/>
    <w:rsid w:val="00275322"/>
    <w:rsid w:val="00281C30"/>
    <w:rsid w:val="0028320A"/>
    <w:rsid w:val="002872F3"/>
    <w:rsid w:val="00287A52"/>
    <w:rsid w:val="002904C8"/>
    <w:rsid w:val="002912E2"/>
    <w:rsid w:val="00294869"/>
    <w:rsid w:val="00295EF6"/>
    <w:rsid w:val="00296947"/>
    <w:rsid w:val="002A05E9"/>
    <w:rsid w:val="002A0EE6"/>
    <w:rsid w:val="002A194F"/>
    <w:rsid w:val="002A4EEA"/>
    <w:rsid w:val="002A531E"/>
    <w:rsid w:val="002A71C1"/>
    <w:rsid w:val="002A7826"/>
    <w:rsid w:val="002B1918"/>
    <w:rsid w:val="002B23D7"/>
    <w:rsid w:val="002B2C5B"/>
    <w:rsid w:val="002B34D8"/>
    <w:rsid w:val="002B4172"/>
    <w:rsid w:val="002B6276"/>
    <w:rsid w:val="002B6F2F"/>
    <w:rsid w:val="002C0128"/>
    <w:rsid w:val="002C0BFC"/>
    <w:rsid w:val="002C1AD7"/>
    <w:rsid w:val="002C1E47"/>
    <w:rsid w:val="002C56B2"/>
    <w:rsid w:val="002C63C8"/>
    <w:rsid w:val="002C746D"/>
    <w:rsid w:val="002C77AB"/>
    <w:rsid w:val="002C79ED"/>
    <w:rsid w:val="002D0F8D"/>
    <w:rsid w:val="002D17DE"/>
    <w:rsid w:val="002D34A7"/>
    <w:rsid w:val="002D3553"/>
    <w:rsid w:val="002D384C"/>
    <w:rsid w:val="002D6C6B"/>
    <w:rsid w:val="002E48D0"/>
    <w:rsid w:val="002F5935"/>
    <w:rsid w:val="002F5C90"/>
    <w:rsid w:val="002F601F"/>
    <w:rsid w:val="002F626A"/>
    <w:rsid w:val="002F690F"/>
    <w:rsid w:val="003014CF"/>
    <w:rsid w:val="003027BC"/>
    <w:rsid w:val="0030385B"/>
    <w:rsid w:val="003055D0"/>
    <w:rsid w:val="0030645B"/>
    <w:rsid w:val="00310A6C"/>
    <w:rsid w:val="003111D6"/>
    <w:rsid w:val="003124C8"/>
    <w:rsid w:val="00314EFC"/>
    <w:rsid w:val="00316265"/>
    <w:rsid w:val="0031648C"/>
    <w:rsid w:val="00317A4A"/>
    <w:rsid w:val="00320424"/>
    <w:rsid w:val="003222B5"/>
    <w:rsid w:val="00324ABF"/>
    <w:rsid w:val="003253BA"/>
    <w:rsid w:val="00325790"/>
    <w:rsid w:val="0032739E"/>
    <w:rsid w:val="003321AE"/>
    <w:rsid w:val="00332E97"/>
    <w:rsid w:val="0033378F"/>
    <w:rsid w:val="003347A6"/>
    <w:rsid w:val="00335023"/>
    <w:rsid w:val="0034034B"/>
    <w:rsid w:val="0034041E"/>
    <w:rsid w:val="00340A53"/>
    <w:rsid w:val="00342E43"/>
    <w:rsid w:val="00344037"/>
    <w:rsid w:val="0034515D"/>
    <w:rsid w:val="00345579"/>
    <w:rsid w:val="003469BC"/>
    <w:rsid w:val="0035401F"/>
    <w:rsid w:val="0035488E"/>
    <w:rsid w:val="00362C47"/>
    <w:rsid w:val="003634FF"/>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7AC5"/>
    <w:rsid w:val="003A3A96"/>
    <w:rsid w:val="003A4876"/>
    <w:rsid w:val="003A49F8"/>
    <w:rsid w:val="003A5315"/>
    <w:rsid w:val="003A649D"/>
    <w:rsid w:val="003A75DB"/>
    <w:rsid w:val="003B1ACF"/>
    <w:rsid w:val="003B1FAB"/>
    <w:rsid w:val="003B2A62"/>
    <w:rsid w:val="003B2D94"/>
    <w:rsid w:val="003B3057"/>
    <w:rsid w:val="003B5903"/>
    <w:rsid w:val="003B5B4E"/>
    <w:rsid w:val="003B6E10"/>
    <w:rsid w:val="003B7113"/>
    <w:rsid w:val="003C257B"/>
    <w:rsid w:val="003C59C3"/>
    <w:rsid w:val="003C697B"/>
    <w:rsid w:val="003C704F"/>
    <w:rsid w:val="003D0567"/>
    <w:rsid w:val="003D0BD5"/>
    <w:rsid w:val="003D1353"/>
    <w:rsid w:val="003D2068"/>
    <w:rsid w:val="003D47F7"/>
    <w:rsid w:val="003D59B7"/>
    <w:rsid w:val="003D6449"/>
    <w:rsid w:val="003D67A8"/>
    <w:rsid w:val="003D69D9"/>
    <w:rsid w:val="003D7A13"/>
    <w:rsid w:val="003E20CF"/>
    <w:rsid w:val="003E4934"/>
    <w:rsid w:val="003E56F7"/>
    <w:rsid w:val="003E619F"/>
    <w:rsid w:val="003E63BB"/>
    <w:rsid w:val="003F456F"/>
    <w:rsid w:val="003F512C"/>
    <w:rsid w:val="003F6B49"/>
    <w:rsid w:val="00401D32"/>
    <w:rsid w:val="00402630"/>
    <w:rsid w:val="0040452F"/>
    <w:rsid w:val="00405D8B"/>
    <w:rsid w:val="004067F0"/>
    <w:rsid w:val="004108A0"/>
    <w:rsid w:val="00411696"/>
    <w:rsid w:val="00412366"/>
    <w:rsid w:val="00413D5F"/>
    <w:rsid w:val="00416BBF"/>
    <w:rsid w:val="00417028"/>
    <w:rsid w:val="00420643"/>
    <w:rsid w:val="00420672"/>
    <w:rsid w:val="00425DAF"/>
    <w:rsid w:val="00425F15"/>
    <w:rsid w:val="00426B6E"/>
    <w:rsid w:val="00427CAF"/>
    <w:rsid w:val="004308B0"/>
    <w:rsid w:val="00430D17"/>
    <w:rsid w:val="00432321"/>
    <w:rsid w:val="004331BB"/>
    <w:rsid w:val="00434042"/>
    <w:rsid w:val="0043469A"/>
    <w:rsid w:val="00434DE9"/>
    <w:rsid w:val="00435AA7"/>
    <w:rsid w:val="00442467"/>
    <w:rsid w:val="0044672E"/>
    <w:rsid w:val="0044680D"/>
    <w:rsid w:val="0044798E"/>
    <w:rsid w:val="004502FA"/>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8037C"/>
    <w:rsid w:val="00482C9F"/>
    <w:rsid w:val="00485B2D"/>
    <w:rsid w:val="00485C9C"/>
    <w:rsid w:val="00486165"/>
    <w:rsid w:val="00487947"/>
    <w:rsid w:val="00496FBE"/>
    <w:rsid w:val="004A166A"/>
    <w:rsid w:val="004A2A5D"/>
    <w:rsid w:val="004A4501"/>
    <w:rsid w:val="004A629E"/>
    <w:rsid w:val="004A6F51"/>
    <w:rsid w:val="004A7FA6"/>
    <w:rsid w:val="004B086A"/>
    <w:rsid w:val="004B1013"/>
    <w:rsid w:val="004B1C44"/>
    <w:rsid w:val="004B400B"/>
    <w:rsid w:val="004C0215"/>
    <w:rsid w:val="004C1E60"/>
    <w:rsid w:val="004C34A8"/>
    <w:rsid w:val="004C4D04"/>
    <w:rsid w:val="004C618A"/>
    <w:rsid w:val="004C6CD5"/>
    <w:rsid w:val="004D1B91"/>
    <w:rsid w:val="004D30B6"/>
    <w:rsid w:val="004D3A95"/>
    <w:rsid w:val="004D3C78"/>
    <w:rsid w:val="004D425E"/>
    <w:rsid w:val="004D5766"/>
    <w:rsid w:val="004D5AF9"/>
    <w:rsid w:val="004D66A1"/>
    <w:rsid w:val="004D7823"/>
    <w:rsid w:val="004E1B7B"/>
    <w:rsid w:val="004E2D7C"/>
    <w:rsid w:val="004E6DC6"/>
    <w:rsid w:val="004F2BFA"/>
    <w:rsid w:val="005012EA"/>
    <w:rsid w:val="00502DD0"/>
    <w:rsid w:val="00505DE8"/>
    <w:rsid w:val="0050608B"/>
    <w:rsid w:val="00506C4E"/>
    <w:rsid w:val="00507147"/>
    <w:rsid w:val="00507B62"/>
    <w:rsid w:val="005112E9"/>
    <w:rsid w:val="00511C8A"/>
    <w:rsid w:val="00512158"/>
    <w:rsid w:val="0051274F"/>
    <w:rsid w:val="00526882"/>
    <w:rsid w:val="00527446"/>
    <w:rsid w:val="00530735"/>
    <w:rsid w:val="00531E27"/>
    <w:rsid w:val="00533394"/>
    <w:rsid w:val="005426B4"/>
    <w:rsid w:val="00542EEF"/>
    <w:rsid w:val="00546D97"/>
    <w:rsid w:val="005502B4"/>
    <w:rsid w:val="00553DE1"/>
    <w:rsid w:val="005540EF"/>
    <w:rsid w:val="00555757"/>
    <w:rsid w:val="00557286"/>
    <w:rsid w:val="00563667"/>
    <w:rsid w:val="00563857"/>
    <w:rsid w:val="00565C86"/>
    <w:rsid w:val="005663AD"/>
    <w:rsid w:val="00567668"/>
    <w:rsid w:val="00570BCA"/>
    <w:rsid w:val="00570CF8"/>
    <w:rsid w:val="0057230E"/>
    <w:rsid w:val="0057340A"/>
    <w:rsid w:val="00577A2E"/>
    <w:rsid w:val="00581774"/>
    <w:rsid w:val="00582F29"/>
    <w:rsid w:val="00583390"/>
    <w:rsid w:val="00583EAF"/>
    <w:rsid w:val="00590755"/>
    <w:rsid w:val="00591B37"/>
    <w:rsid w:val="00593449"/>
    <w:rsid w:val="00594D04"/>
    <w:rsid w:val="00595AD2"/>
    <w:rsid w:val="00596AF6"/>
    <w:rsid w:val="00596B6B"/>
    <w:rsid w:val="005A19B4"/>
    <w:rsid w:val="005A2A10"/>
    <w:rsid w:val="005A5660"/>
    <w:rsid w:val="005A77AB"/>
    <w:rsid w:val="005B0C5B"/>
    <w:rsid w:val="005B15E3"/>
    <w:rsid w:val="005B44BE"/>
    <w:rsid w:val="005B4ADB"/>
    <w:rsid w:val="005B6603"/>
    <w:rsid w:val="005B6B9D"/>
    <w:rsid w:val="005B6D00"/>
    <w:rsid w:val="005B6EFF"/>
    <w:rsid w:val="005C03D9"/>
    <w:rsid w:val="005C16F4"/>
    <w:rsid w:val="005C28C1"/>
    <w:rsid w:val="005C4E33"/>
    <w:rsid w:val="005C74FB"/>
    <w:rsid w:val="005C763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DBD"/>
    <w:rsid w:val="005F6ED1"/>
    <w:rsid w:val="00600DC3"/>
    <w:rsid w:val="00601610"/>
    <w:rsid w:val="00604794"/>
    <w:rsid w:val="00604C2E"/>
    <w:rsid w:val="00605BAB"/>
    <w:rsid w:val="006067CF"/>
    <w:rsid w:val="0060795C"/>
    <w:rsid w:val="00611665"/>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3C41"/>
    <w:rsid w:val="00645255"/>
    <w:rsid w:val="00645704"/>
    <w:rsid w:val="00646A74"/>
    <w:rsid w:val="00647767"/>
    <w:rsid w:val="00647A14"/>
    <w:rsid w:val="00651B7C"/>
    <w:rsid w:val="006523DF"/>
    <w:rsid w:val="006544EA"/>
    <w:rsid w:val="00655CF0"/>
    <w:rsid w:val="006575A4"/>
    <w:rsid w:val="006620BF"/>
    <w:rsid w:val="006623AA"/>
    <w:rsid w:val="00663457"/>
    <w:rsid w:val="00665840"/>
    <w:rsid w:val="00665DAB"/>
    <w:rsid w:val="00667487"/>
    <w:rsid w:val="00667F49"/>
    <w:rsid w:val="0067195B"/>
    <w:rsid w:val="006749AB"/>
    <w:rsid w:val="00676DE3"/>
    <w:rsid w:val="00677CDA"/>
    <w:rsid w:val="006819E2"/>
    <w:rsid w:val="00681A98"/>
    <w:rsid w:val="00681F96"/>
    <w:rsid w:val="006835D3"/>
    <w:rsid w:val="006863AE"/>
    <w:rsid w:val="00693A95"/>
    <w:rsid w:val="00694387"/>
    <w:rsid w:val="00694FAF"/>
    <w:rsid w:val="006968D0"/>
    <w:rsid w:val="00697B88"/>
    <w:rsid w:val="006A0D26"/>
    <w:rsid w:val="006A1126"/>
    <w:rsid w:val="006B24C7"/>
    <w:rsid w:val="006B2ACD"/>
    <w:rsid w:val="006B643D"/>
    <w:rsid w:val="006B65CA"/>
    <w:rsid w:val="006C2793"/>
    <w:rsid w:val="006C2CE4"/>
    <w:rsid w:val="006C3808"/>
    <w:rsid w:val="006C4ACC"/>
    <w:rsid w:val="006C521A"/>
    <w:rsid w:val="006C573A"/>
    <w:rsid w:val="006C6542"/>
    <w:rsid w:val="006C6A60"/>
    <w:rsid w:val="006C71CC"/>
    <w:rsid w:val="006C7CA7"/>
    <w:rsid w:val="006D0787"/>
    <w:rsid w:val="006D0AE4"/>
    <w:rsid w:val="006D14F4"/>
    <w:rsid w:val="006D3AB4"/>
    <w:rsid w:val="006D3C6A"/>
    <w:rsid w:val="006D415C"/>
    <w:rsid w:val="006D48AC"/>
    <w:rsid w:val="006D71F3"/>
    <w:rsid w:val="006E11D5"/>
    <w:rsid w:val="006E13D8"/>
    <w:rsid w:val="006E1644"/>
    <w:rsid w:val="006E1D66"/>
    <w:rsid w:val="006E1F9A"/>
    <w:rsid w:val="006E3AAE"/>
    <w:rsid w:val="006E406C"/>
    <w:rsid w:val="006E421D"/>
    <w:rsid w:val="006F1135"/>
    <w:rsid w:val="006F4DE0"/>
    <w:rsid w:val="006F556F"/>
    <w:rsid w:val="006F61F7"/>
    <w:rsid w:val="0070373F"/>
    <w:rsid w:val="0070485D"/>
    <w:rsid w:val="00705E86"/>
    <w:rsid w:val="00707E69"/>
    <w:rsid w:val="00710B91"/>
    <w:rsid w:val="00711B5B"/>
    <w:rsid w:val="00714E2D"/>
    <w:rsid w:val="0071528D"/>
    <w:rsid w:val="007157D7"/>
    <w:rsid w:val="0071682E"/>
    <w:rsid w:val="007212F4"/>
    <w:rsid w:val="007234FA"/>
    <w:rsid w:val="007258E7"/>
    <w:rsid w:val="007270AA"/>
    <w:rsid w:val="00727B3A"/>
    <w:rsid w:val="007306AE"/>
    <w:rsid w:val="007322B8"/>
    <w:rsid w:val="0073258B"/>
    <w:rsid w:val="00733098"/>
    <w:rsid w:val="0073489E"/>
    <w:rsid w:val="0073572B"/>
    <w:rsid w:val="007369FF"/>
    <w:rsid w:val="00741414"/>
    <w:rsid w:val="0074156A"/>
    <w:rsid w:val="007462A2"/>
    <w:rsid w:val="00746475"/>
    <w:rsid w:val="00751120"/>
    <w:rsid w:val="0075144B"/>
    <w:rsid w:val="00751D1C"/>
    <w:rsid w:val="00752EC4"/>
    <w:rsid w:val="007530D1"/>
    <w:rsid w:val="007531F9"/>
    <w:rsid w:val="00753965"/>
    <w:rsid w:val="00755453"/>
    <w:rsid w:val="00755BE5"/>
    <w:rsid w:val="007564A0"/>
    <w:rsid w:val="00756E8C"/>
    <w:rsid w:val="00761D25"/>
    <w:rsid w:val="00763321"/>
    <w:rsid w:val="00771233"/>
    <w:rsid w:val="00771A9D"/>
    <w:rsid w:val="00774229"/>
    <w:rsid w:val="007742FE"/>
    <w:rsid w:val="00774915"/>
    <w:rsid w:val="007750BE"/>
    <w:rsid w:val="00776D3F"/>
    <w:rsid w:val="007831CD"/>
    <w:rsid w:val="00783D8A"/>
    <w:rsid w:val="0079245D"/>
    <w:rsid w:val="0079393F"/>
    <w:rsid w:val="007954A9"/>
    <w:rsid w:val="00795535"/>
    <w:rsid w:val="007975D4"/>
    <w:rsid w:val="007A244A"/>
    <w:rsid w:val="007A2852"/>
    <w:rsid w:val="007B02FD"/>
    <w:rsid w:val="007B065F"/>
    <w:rsid w:val="007B557E"/>
    <w:rsid w:val="007C4B62"/>
    <w:rsid w:val="007C7852"/>
    <w:rsid w:val="007D5E3D"/>
    <w:rsid w:val="007D7955"/>
    <w:rsid w:val="007E0DC0"/>
    <w:rsid w:val="007E23A1"/>
    <w:rsid w:val="007E570F"/>
    <w:rsid w:val="007E597E"/>
    <w:rsid w:val="007E718E"/>
    <w:rsid w:val="007F2749"/>
    <w:rsid w:val="007F279E"/>
    <w:rsid w:val="007F4CA5"/>
    <w:rsid w:val="007F6967"/>
    <w:rsid w:val="00801CAE"/>
    <w:rsid w:val="00805F5F"/>
    <w:rsid w:val="008111A6"/>
    <w:rsid w:val="008121D1"/>
    <w:rsid w:val="008124F4"/>
    <w:rsid w:val="0081390C"/>
    <w:rsid w:val="00815679"/>
    <w:rsid w:val="00817BF0"/>
    <w:rsid w:val="00820587"/>
    <w:rsid w:val="008229CB"/>
    <w:rsid w:val="00822C7D"/>
    <w:rsid w:val="00824AB9"/>
    <w:rsid w:val="0082609A"/>
    <w:rsid w:val="008262F0"/>
    <w:rsid w:val="00834968"/>
    <w:rsid w:val="008358F0"/>
    <w:rsid w:val="0084364A"/>
    <w:rsid w:val="00843DD1"/>
    <w:rsid w:val="00851E30"/>
    <w:rsid w:val="00853822"/>
    <w:rsid w:val="00853D4D"/>
    <w:rsid w:val="008712E5"/>
    <w:rsid w:val="00872096"/>
    <w:rsid w:val="00872B4A"/>
    <w:rsid w:val="008752A7"/>
    <w:rsid w:val="00877903"/>
    <w:rsid w:val="00880226"/>
    <w:rsid w:val="008835D6"/>
    <w:rsid w:val="008859F5"/>
    <w:rsid w:val="00887FBB"/>
    <w:rsid w:val="008A28EB"/>
    <w:rsid w:val="008A38B2"/>
    <w:rsid w:val="008A3E2A"/>
    <w:rsid w:val="008A5E66"/>
    <w:rsid w:val="008A672D"/>
    <w:rsid w:val="008B005E"/>
    <w:rsid w:val="008B0FF3"/>
    <w:rsid w:val="008B2481"/>
    <w:rsid w:val="008B2D87"/>
    <w:rsid w:val="008B31EF"/>
    <w:rsid w:val="008B3B1F"/>
    <w:rsid w:val="008B3F74"/>
    <w:rsid w:val="008B553E"/>
    <w:rsid w:val="008C223C"/>
    <w:rsid w:val="008C27E2"/>
    <w:rsid w:val="008C4BF2"/>
    <w:rsid w:val="008C5674"/>
    <w:rsid w:val="008C5CAF"/>
    <w:rsid w:val="008C69C0"/>
    <w:rsid w:val="008D0820"/>
    <w:rsid w:val="008D14AA"/>
    <w:rsid w:val="008D38F9"/>
    <w:rsid w:val="008D6FDC"/>
    <w:rsid w:val="008E53FA"/>
    <w:rsid w:val="008E5A8E"/>
    <w:rsid w:val="008E7455"/>
    <w:rsid w:val="008F16C4"/>
    <w:rsid w:val="008F31FD"/>
    <w:rsid w:val="008F3A1C"/>
    <w:rsid w:val="008F3F6B"/>
    <w:rsid w:val="008F4267"/>
    <w:rsid w:val="008F62A8"/>
    <w:rsid w:val="00900CF2"/>
    <w:rsid w:val="00906CE6"/>
    <w:rsid w:val="00906D95"/>
    <w:rsid w:val="00912A61"/>
    <w:rsid w:val="00912B26"/>
    <w:rsid w:val="009134F4"/>
    <w:rsid w:val="0091392D"/>
    <w:rsid w:val="00914A68"/>
    <w:rsid w:val="00915CB2"/>
    <w:rsid w:val="00916E61"/>
    <w:rsid w:val="00920B08"/>
    <w:rsid w:val="009233AB"/>
    <w:rsid w:val="00923B48"/>
    <w:rsid w:val="00927017"/>
    <w:rsid w:val="009300D9"/>
    <w:rsid w:val="00930751"/>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70276"/>
    <w:rsid w:val="00972541"/>
    <w:rsid w:val="009813DE"/>
    <w:rsid w:val="00982448"/>
    <w:rsid w:val="0098324C"/>
    <w:rsid w:val="00983A32"/>
    <w:rsid w:val="00984FB2"/>
    <w:rsid w:val="00985BB8"/>
    <w:rsid w:val="00991EEB"/>
    <w:rsid w:val="00996372"/>
    <w:rsid w:val="00997066"/>
    <w:rsid w:val="009973D9"/>
    <w:rsid w:val="009A20B5"/>
    <w:rsid w:val="009A25EE"/>
    <w:rsid w:val="009A4AD4"/>
    <w:rsid w:val="009A6624"/>
    <w:rsid w:val="009A6636"/>
    <w:rsid w:val="009A6F1A"/>
    <w:rsid w:val="009A7F78"/>
    <w:rsid w:val="009B15DF"/>
    <w:rsid w:val="009B1A37"/>
    <w:rsid w:val="009B3CAC"/>
    <w:rsid w:val="009B41DD"/>
    <w:rsid w:val="009B4779"/>
    <w:rsid w:val="009C4448"/>
    <w:rsid w:val="009C7066"/>
    <w:rsid w:val="009D1275"/>
    <w:rsid w:val="009D2898"/>
    <w:rsid w:val="009E34B9"/>
    <w:rsid w:val="009E352B"/>
    <w:rsid w:val="009E5488"/>
    <w:rsid w:val="009E5C72"/>
    <w:rsid w:val="009E5FE1"/>
    <w:rsid w:val="009F1C3D"/>
    <w:rsid w:val="009F2AC2"/>
    <w:rsid w:val="009F2E33"/>
    <w:rsid w:val="009F4B8E"/>
    <w:rsid w:val="009F5012"/>
    <w:rsid w:val="009F54B8"/>
    <w:rsid w:val="009F6311"/>
    <w:rsid w:val="00A01608"/>
    <w:rsid w:val="00A046BC"/>
    <w:rsid w:val="00A068D7"/>
    <w:rsid w:val="00A07932"/>
    <w:rsid w:val="00A10523"/>
    <w:rsid w:val="00A125B9"/>
    <w:rsid w:val="00A1321C"/>
    <w:rsid w:val="00A146C1"/>
    <w:rsid w:val="00A1653B"/>
    <w:rsid w:val="00A16F6F"/>
    <w:rsid w:val="00A24EFB"/>
    <w:rsid w:val="00A251BC"/>
    <w:rsid w:val="00A253A7"/>
    <w:rsid w:val="00A27AB9"/>
    <w:rsid w:val="00A30247"/>
    <w:rsid w:val="00A30B73"/>
    <w:rsid w:val="00A3431B"/>
    <w:rsid w:val="00A42378"/>
    <w:rsid w:val="00A426BC"/>
    <w:rsid w:val="00A42BF2"/>
    <w:rsid w:val="00A44963"/>
    <w:rsid w:val="00A463D1"/>
    <w:rsid w:val="00A4738F"/>
    <w:rsid w:val="00A50A1D"/>
    <w:rsid w:val="00A5459B"/>
    <w:rsid w:val="00A54D8D"/>
    <w:rsid w:val="00A553CF"/>
    <w:rsid w:val="00A571BC"/>
    <w:rsid w:val="00A61FC8"/>
    <w:rsid w:val="00A6704F"/>
    <w:rsid w:val="00A67D28"/>
    <w:rsid w:val="00A75322"/>
    <w:rsid w:val="00A764EE"/>
    <w:rsid w:val="00A76649"/>
    <w:rsid w:val="00A803C7"/>
    <w:rsid w:val="00A8302B"/>
    <w:rsid w:val="00A8654D"/>
    <w:rsid w:val="00A86CFE"/>
    <w:rsid w:val="00A87851"/>
    <w:rsid w:val="00A90305"/>
    <w:rsid w:val="00A90FF8"/>
    <w:rsid w:val="00A9101C"/>
    <w:rsid w:val="00A92BD2"/>
    <w:rsid w:val="00A96A63"/>
    <w:rsid w:val="00A96F60"/>
    <w:rsid w:val="00AA08C6"/>
    <w:rsid w:val="00AA450D"/>
    <w:rsid w:val="00AB01C1"/>
    <w:rsid w:val="00AB2BBF"/>
    <w:rsid w:val="00AB2C60"/>
    <w:rsid w:val="00AB741B"/>
    <w:rsid w:val="00AB7B79"/>
    <w:rsid w:val="00AC0F9A"/>
    <w:rsid w:val="00AC3291"/>
    <w:rsid w:val="00AC337E"/>
    <w:rsid w:val="00AC5EAD"/>
    <w:rsid w:val="00AD130C"/>
    <w:rsid w:val="00AD152A"/>
    <w:rsid w:val="00AD1A71"/>
    <w:rsid w:val="00AD2C5E"/>
    <w:rsid w:val="00AD3C9D"/>
    <w:rsid w:val="00AD4158"/>
    <w:rsid w:val="00AE037B"/>
    <w:rsid w:val="00AE160D"/>
    <w:rsid w:val="00AE1A31"/>
    <w:rsid w:val="00AE2C60"/>
    <w:rsid w:val="00AE3439"/>
    <w:rsid w:val="00AE3441"/>
    <w:rsid w:val="00AE3C84"/>
    <w:rsid w:val="00AE48D4"/>
    <w:rsid w:val="00AE7C84"/>
    <w:rsid w:val="00AF24FF"/>
    <w:rsid w:val="00AF36E7"/>
    <w:rsid w:val="00AF37C1"/>
    <w:rsid w:val="00AF4817"/>
    <w:rsid w:val="00AF48CC"/>
    <w:rsid w:val="00AF50BB"/>
    <w:rsid w:val="00B00797"/>
    <w:rsid w:val="00B01CA6"/>
    <w:rsid w:val="00B06651"/>
    <w:rsid w:val="00B06C43"/>
    <w:rsid w:val="00B11D89"/>
    <w:rsid w:val="00B11E82"/>
    <w:rsid w:val="00B171AB"/>
    <w:rsid w:val="00B2162C"/>
    <w:rsid w:val="00B2213A"/>
    <w:rsid w:val="00B22812"/>
    <w:rsid w:val="00B22AEC"/>
    <w:rsid w:val="00B236D7"/>
    <w:rsid w:val="00B24515"/>
    <w:rsid w:val="00B246FD"/>
    <w:rsid w:val="00B24C86"/>
    <w:rsid w:val="00B26376"/>
    <w:rsid w:val="00B30109"/>
    <w:rsid w:val="00B30D32"/>
    <w:rsid w:val="00B33C35"/>
    <w:rsid w:val="00B340B4"/>
    <w:rsid w:val="00B34BCA"/>
    <w:rsid w:val="00B36312"/>
    <w:rsid w:val="00B41638"/>
    <w:rsid w:val="00B419E3"/>
    <w:rsid w:val="00B44011"/>
    <w:rsid w:val="00B46E51"/>
    <w:rsid w:val="00B47422"/>
    <w:rsid w:val="00B47A22"/>
    <w:rsid w:val="00B50238"/>
    <w:rsid w:val="00B53F5D"/>
    <w:rsid w:val="00B60E54"/>
    <w:rsid w:val="00B63480"/>
    <w:rsid w:val="00B64492"/>
    <w:rsid w:val="00B65388"/>
    <w:rsid w:val="00B66FD9"/>
    <w:rsid w:val="00B70C54"/>
    <w:rsid w:val="00B72C7A"/>
    <w:rsid w:val="00B73C22"/>
    <w:rsid w:val="00B73C40"/>
    <w:rsid w:val="00B766CE"/>
    <w:rsid w:val="00B7729E"/>
    <w:rsid w:val="00B80219"/>
    <w:rsid w:val="00B81BA5"/>
    <w:rsid w:val="00B82856"/>
    <w:rsid w:val="00B8413B"/>
    <w:rsid w:val="00B849B7"/>
    <w:rsid w:val="00B90F97"/>
    <w:rsid w:val="00B92216"/>
    <w:rsid w:val="00B9352D"/>
    <w:rsid w:val="00B94388"/>
    <w:rsid w:val="00BA00E5"/>
    <w:rsid w:val="00BA0307"/>
    <w:rsid w:val="00BA0E45"/>
    <w:rsid w:val="00BA45DC"/>
    <w:rsid w:val="00BA4969"/>
    <w:rsid w:val="00BA496B"/>
    <w:rsid w:val="00BA7780"/>
    <w:rsid w:val="00BB09BB"/>
    <w:rsid w:val="00BB10DC"/>
    <w:rsid w:val="00BB2E05"/>
    <w:rsid w:val="00BB312A"/>
    <w:rsid w:val="00BB34F2"/>
    <w:rsid w:val="00BB3A9B"/>
    <w:rsid w:val="00BB55FD"/>
    <w:rsid w:val="00BC4066"/>
    <w:rsid w:val="00BC4C90"/>
    <w:rsid w:val="00BC6B39"/>
    <w:rsid w:val="00BD346F"/>
    <w:rsid w:val="00BD46A3"/>
    <w:rsid w:val="00BD73A6"/>
    <w:rsid w:val="00BD77B0"/>
    <w:rsid w:val="00BE052D"/>
    <w:rsid w:val="00BE083A"/>
    <w:rsid w:val="00BE6BB9"/>
    <w:rsid w:val="00BE6BDC"/>
    <w:rsid w:val="00BE7B86"/>
    <w:rsid w:val="00BF1900"/>
    <w:rsid w:val="00BF2225"/>
    <w:rsid w:val="00BF38B3"/>
    <w:rsid w:val="00BF5177"/>
    <w:rsid w:val="00BF667D"/>
    <w:rsid w:val="00C00167"/>
    <w:rsid w:val="00C03EC6"/>
    <w:rsid w:val="00C041CE"/>
    <w:rsid w:val="00C06C40"/>
    <w:rsid w:val="00C07D0F"/>
    <w:rsid w:val="00C07EE4"/>
    <w:rsid w:val="00C10203"/>
    <w:rsid w:val="00C1144D"/>
    <w:rsid w:val="00C129C2"/>
    <w:rsid w:val="00C13000"/>
    <w:rsid w:val="00C1462C"/>
    <w:rsid w:val="00C14E9E"/>
    <w:rsid w:val="00C2500F"/>
    <w:rsid w:val="00C273D7"/>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6964"/>
    <w:rsid w:val="00C66F19"/>
    <w:rsid w:val="00C67AAB"/>
    <w:rsid w:val="00C74505"/>
    <w:rsid w:val="00C81227"/>
    <w:rsid w:val="00C8146C"/>
    <w:rsid w:val="00C8201B"/>
    <w:rsid w:val="00C8244D"/>
    <w:rsid w:val="00C826B9"/>
    <w:rsid w:val="00C834E6"/>
    <w:rsid w:val="00C83DC0"/>
    <w:rsid w:val="00C84DA5"/>
    <w:rsid w:val="00C87F8C"/>
    <w:rsid w:val="00C905F9"/>
    <w:rsid w:val="00C92CFB"/>
    <w:rsid w:val="00C94147"/>
    <w:rsid w:val="00CA0C9F"/>
    <w:rsid w:val="00CA159A"/>
    <w:rsid w:val="00CA15D8"/>
    <w:rsid w:val="00CA349D"/>
    <w:rsid w:val="00CA3D7E"/>
    <w:rsid w:val="00CA5D7B"/>
    <w:rsid w:val="00CA61D3"/>
    <w:rsid w:val="00CB1538"/>
    <w:rsid w:val="00CB26EA"/>
    <w:rsid w:val="00CB2BA9"/>
    <w:rsid w:val="00CB4E68"/>
    <w:rsid w:val="00CB6CDE"/>
    <w:rsid w:val="00CC0AB0"/>
    <w:rsid w:val="00CC0D84"/>
    <w:rsid w:val="00CC3472"/>
    <w:rsid w:val="00CC3D98"/>
    <w:rsid w:val="00CC550A"/>
    <w:rsid w:val="00CC567F"/>
    <w:rsid w:val="00CD40F6"/>
    <w:rsid w:val="00CD5026"/>
    <w:rsid w:val="00CD6801"/>
    <w:rsid w:val="00CD7E10"/>
    <w:rsid w:val="00CE0147"/>
    <w:rsid w:val="00CE2550"/>
    <w:rsid w:val="00CE2908"/>
    <w:rsid w:val="00CE6343"/>
    <w:rsid w:val="00CE7931"/>
    <w:rsid w:val="00CE7D57"/>
    <w:rsid w:val="00CF439C"/>
    <w:rsid w:val="00CF4B11"/>
    <w:rsid w:val="00CF4F90"/>
    <w:rsid w:val="00D000D4"/>
    <w:rsid w:val="00D00DA9"/>
    <w:rsid w:val="00D055B8"/>
    <w:rsid w:val="00D06BE4"/>
    <w:rsid w:val="00D070F4"/>
    <w:rsid w:val="00D10442"/>
    <w:rsid w:val="00D11996"/>
    <w:rsid w:val="00D14051"/>
    <w:rsid w:val="00D15E0F"/>
    <w:rsid w:val="00D20D10"/>
    <w:rsid w:val="00D22F4D"/>
    <w:rsid w:val="00D22F71"/>
    <w:rsid w:val="00D23311"/>
    <w:rsid w:val="00D24F8C"/>
    <w:rsid w:val="00D3040A"/>
    <w:rsid w:val="00D3087D"/>
    <w:rsid w:val="00D3125C"/>
    <w:rsid w:val="00D31BDA"/>
    <w:rsid w:val="00D33F64"/>
    <w:rsid w:val="00D3667D"/>
    <w:rsid w:val="00D4012A"/>
    <w:rsid w:val="00D41E48"/>
    <w:rsid w:val="00D50378"/>
    <w:rsid w:val="00D51D9A"/>
    <w:rsid w:val="00D52B06"/>
    <w:rsid w:val="00D53659"/>
    <w:rsid w:val="00D53E7A"/>
    <w:rsid w:val="00D56898"/>
    <w:rsid w:val="00D60E7D"/>
    <w:rsid w:val="00D61AC2"/>
    <w:rsid w:val="00D61E3E"/>
    <w:rsid w:val="00D64B58"/>
    <w:rsid w:val="00D67003"/>
    <w:rsid w:val="00D71693"/>
    <w:rsid w:val="00D720AD"/>
    <w:rsid w:val="00D74CAE"/>
    <w:rsid w:val="00D77231"/>
    <w:rsid w:val="00D80602"/>
    <w:rsid w:val="00D81387"/>
    <w:rsid w:val="00D81804"/>
    <w:rsid w:val="00D81F59"/>
    <w:rsid w:val="00D85F80"/>
    <w:rsid w:val="00D86AD1"/>
    <w:rsid w:val="00D900F8"/>
    <w:rsid w:val="00D93F6D"/>
    <w:rsid w:val="00D97488"/>
    <w:rsid w:val="00DA4D1F"/>
    <w:rsid w:val="00DA5B12"/>
    <w:rsid w:val="00DA61C8"/>
    <w:rsid w:val="00DB0374"/>
    <w:rsid w:val="00DB3D4E"/>
    <w:rsid w:val="00DB4A23"/>
    <w:rsid w:val="00DB73CB"/>
    <w:rsid w:val="00DB7D1D"/>
    <w:rsid w:val="00DC254D"/>
    <w:rsid w:val="00DD0125"/>
    <w:rsid w:val="00DD10E4"/>
    <w:rsid w:val="00DD2C3C"/>
    <w:rsid w:val="00DD3448"/>
    <w:rsid w:val="00DD3E96"/>
    <w:rsid w:val="00DE0E79"/>
    <w:rsid w:val="00DE2288"/>
    <w:rsid w:val="00DE2540"/>
    <w:rsid w:val="00DE51B2"/>
    <w:rsid w:val="00DE6E10"/>
    <w:rsid w:val="00DE7AAC"/>
    <w:rsid w:val="00DF0FF9"/>
    <w:rsid w:val="00DF11C8"/>
    <w:rsid w:val="00DF1C71"/>
    <w:rsid w:val="00DF5B2B"/>
    <w:rsid w:val="00DF60B3"/>
    <w:rsid w:val="00E0078A"/>
    <w:rsid w:val="00E00C2E"/>
    <w:rsid w:val="00E036A6"/>
    <w:rsid w:val="00E04CDC"/>
    <w:rsid w:val="00E11490"/>
    <w:rsid w:val="00E11BE8"/>
    <w:rsid w:val="00E11D10"/>
    <w:rsid w:val="00E14831"/>
    <w:rsid w:val="00E16CAB"/>
    <w:rsid w:val="00E21D8C"/>
    <w:rsid w:val="00E21E41"/>
    <w:rsid w:val="00E24604"/>
    <w:rsid w:val="00E34E69"/>
    <w:rsid w:val="00E35426"/>
    <w:rsid w:val="00E417FD"/>
    <w:rsid w:val="00E42D5A"/>
    <w:rsid w:val="00E43F91"/>
    <w:rsid w:val="00E4445B"/>
    <w:rsid w:val="00E46C40"/>
    <w:rsid w:val="00E46F61"/>
    <w:rsid w:val="00E471CE"/>
    <w:rsid w:val="00E47B79"/>
    <w:rsid w:val="00E5279D"/>
    <w:rsid w:val="00E54821"/>
    <w:rsid w:val="00E561E7"/>
    <w:rsid w:val="00E571AD"/>
    <w:rsid w:val="00E57F45"/>
    <w:rsid w:val="00E612D2"/>
    <w:rsid w:val="00E62B19"/>
    <w:rsid w:val="00E63B69"/>
    <w:rsid w:val="00E647EB"/>
    <w:rsid w:val="00E65C1A"/>
    <w:rsid w:val="00E72EEE"/>
    <w:rsid w:val="00E745C7"/>
    <w:rsid w:val="00E747DA"/>
    <w:rsid w:val="00E76B19"/>
    <w:rsid w:val="00E803DD"/>
    <w:rsid w:val="00E828E1"/>
    <w:rsid w:val="00E840B6"/>
    <w:rsid w:val="00E85894"/>
    <w:rsid w:val="00E85CE8"/>
    <w:rsid w:val="00E8688A"/>
    <w:rsid w:val="00E86D4D"/>
    <w:rsid w:val="00E9306B"/>
    <w:rsid w:val="00E94B83"/>
    <w:rsid w:val="00E95461"/>
    <w:rsid w:val="00E95CE9"/>
    <w:rsid w:val="00E95D62"/>
    <w:rsid w:val="00E97381"/>
    <w:rsid w:val="00EA0418"/>
    <w:rsid w:val="00EA1802"/>
    <w:rsid w:val="00EA1C77"/>
    <w:rsid w:val="00EA4B5D"/>
    <w:rsid w:val="00EA50CD"/>
    <w:rsid w:val="00EA7D6F"/>
    <w:rsid w:val="00EB1E25"/>
    <w:rsid w:val="00EB2546"/>
    <w:rsid w:val="00EB36E8"/>
    <w:rsid w:val="00EB3965"/>
    <w:rsid w:val="00EB3DBB"/>
    <w:rsid w:val="00EB7822"/>
    <w:rsid w:val="00EC037E"/>
    <w:rsid w:val="00EC45ED"/>
    <w:rsid w:val="00EC7683"/>
    <w:rsid w:val="00ED39C7"/>
    <w:rsid w:val="00ED7405"/>
    <w:rsid w:val="00ED76A7"/>
    <w:rsid w:val="00EE0FD9"/>
    <w:rsid w:val="00EE2351"/>
    <w:rsid w:val="00EE3FA2"/>
    <w:rsid w:val="00EE5477"/>
    <w:rsid w:val="00EF3B9E"/>
    <w:rsid w:val="00EF5819"/>
    <w:rsid w:val="00EF608D"/>
    <w:rsid w:val="00F00E34"/>
    <w:rsid w:val="00F02F66"/>
    <w:rsid w:val="00F05765"/>
    <w:rsid w:val="00F102B6"/>
    <w:rsid w:val="00F10D9E"/>
    <w:rsid w:val="00F11577"/>
    <w:rsid w:val="00F115A7"/>
    <w:rsid w:val="00F115DB"/>
    <w:rsid w:val="00F1424C"/>
    <w:rsid w:val="00F15B30"/>
    <w:rsid w:val="00F17970"/>
    <w:rsid w:val="00F201B2"/>
    <w:rsid w:val="00F20C05"/>
    <w:rsid w:val="00F22025"/>
    <w:rsid w:val="00F222A7"/>
    <w:rsid w:val="00F245B9"/>
    <w:rsid w:val="00F24C72"/>
    <w:rsid w:val="00F24CB9"/>
    <w:rsid w:val="00F25430"/>
    <w:rsid w:val="00F26387"/>
    <w:rsid w:val="00F27955"/>
    <w:rsid w:val="00F27A4A"/>
    <w:rsid w:val="00F310E5"/>
    <w:rsid w:val="00F31958"/>
    <w:rsid w:val="00F470D7"/>
    <w:rsid w:val="00F47C0C"/>
    <w:rsid w:val="00F5028A"/>
    <w:rsid w:val="00F55A4F"/>
    <w:rsid w:val="00F61685"/>
    <w:rsid w:val="00F61D46"/>
    <w:rsid w:val="00F6371D"/>
    <w:rsid w:val="00F65289"/>
    <w:rsid w:val="00F66CFC"/>
    <w:rsid w:val="00F763E5"/>
    <w:rsid w:val="00F776D9"/>
    <w:rsid w:val="00F80F6F"/>
    <w:rsid w:val="00F849A6"/>
    <w:rsid w:val="00F85733"/>
    <w:rsid w:val="00F86F38"/>
    <w:rsid w:val="00F87818"/>
    <w:rsid w:val="00F90798"/>
    <w:rsid w:val="00F907C7"/>
    <w:rsid w:val="00F91D64"/>
    <w:rsid w:val="00F929B9"/>
    <w:rsid w:val="00F93E78"/>
    <w:rsid w:val="00F964CD"/>
    <w:rsid w:val="00FA0D4E"/>
    <w:rsid w:val="00FA2A9F"/>
    <w:rsid w:val="00FA4ED6"/>
    <w:rsid w:val="00FA61B0"/>
    <w:rsid w:val="00FB26B0"/>
    <w:rsid w:val="00FB4314"/>
    <w:rsid w:val="00FB4754"/>
    <w:rsid w:val="00FB52BB"/>
    <w:rsid w:val="00FB5998"/>
    <w:rsid w:val="00FB6DFE"/>
    <w:rsid w:val="00FB7748"/>
    <w:rsid w:val="00FC05BD"/>
    <w:rsid w:val="00FC23C6"/>
    <w:rsid w:val="00FC3DBF"/>
    <w:rsid w:val="00FC5BEA"/>
    <w:rsid w:val="00FC775E"/>
    <w:rsid w:val="00FD0172"/>
    <w:rsid w:val="00FD0F31"/>
    <w:rsid w:val="00FD2936"/>
    <w:rsid w:val="00FD2A2C"/>
    <w:rsid w:val="00FD2E50"/>
    <w:rsid w:val="00FD2F31"/>
    <w:rsid w:val="00FD4204"/>
    <w:rsid w:val="00FE0085"/>
    <w:rsid w:val="00FE02D9"/>
    <w:rsid w:val="00FE05D7"/>
    <w:rsid w:val="00FE094E"/>
    <w:rsid w:val="00FE3F7D"/>
    <w:rsid w:val="00FE3F96"/>
    <w:rsid w:val="00FE7A22"/>
    <w:rsid w:val="00FE7ACC"/>
    <w:rsid w:val="00FF3CD7"/>
    <w:rsid w:val="00FF427F"/>
    <w:rsid w:val="00FF4A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63255C"/>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3E619F"/>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3E619F"/>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jpeg"/><Relationship Id="rId84" Type="http://schemas.openxmlformats.org/officeDocument/2006/relationships/image" Target="media/image74.jpe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e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jpe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599C"/>
    <w:rsid w:val="00BE59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599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BA985E-8BD3-48FE-ACB9-9B283559B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9</TotalTime>
  <Pages>93</Pages>
  <Words>126452</Words>
  <Characters>720783</Characters>
  <Application>Microsoft Office Word</Application>
  <DocSecurity>0</DocSecurity>
  <Lines>6006</Lines>
  <Paragraphs>1691</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845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ed Darwish</cp:lastModifiedBy>
  <cp:revision>1119</cp:revision>
  <cp:lastPrinted>2017-08-07T16:42:00Z</cp:lastPrinted>
  <dcterms:created xsi:type="dcterms:W3CDTF">2017-07-25T04:15:00Z</dcterms:created>
  <dcterms:modified xsi:type="dcterms:W3CDTF">2017-08-14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7273411/ieee</vt:lpwstr>
  </property>
  <property fmtid="{D5CDD505-2E9C-101B-9397-08002B2CF9AE}" pid="16" name="Mendeley Recent Style Name 5_1">
    <vt:lpwstr>IEEE - Mohammed Darwish</vt:lpwstr>
  </property>
  <property fmtid="{D5CDD505-2E9C-101B-9397-08002B2CF9AE}" pid="17" name="Mendeley Recent Style Id 6_1">
    <vt:lpwstr>http://csl.mendeley.com/styles/27273411/ieee-etal-3</vt:lpwstr>
  </property>
  <property fmtid="{D5CDD505-2E9C-101B-9397-08002B2CF9AE}" pid="18" name="Mendeley Recent Style Name 6_1">
    <vt:lpwstr>IEEE - Mohammed Darwish et 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